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0668801A" w:rsidR="001D772A" w:rsidRPr="00B24CE3" w:rsidRDefault="0034756F" w:rsidP="00AC4FEF">
      <w:r w:rsidRPr="00B24CE3">
        <w:t xml:space="preserve">CIATA, </w:t>
      </w:r>
      <w:r w:rsidR="0042088B">
        <w:t xml:space="preserve">CNEFE,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02B66DCC" w14:textId="53312DC8" w:rsidR="00212D3B"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2078418" w:history="1">
        <w:r w:rsidR="00212D3B" w:rsidRPr="00197D1B">
          <w:rPr>
            <w:rStyle w:val="Hyperlink"/>
            <w:noProof/>
            <w14:scene3d>
              <w14:camera w14:prst="orthographicFront"/>
              <w14:lightRig w14:rig="threePt" w14:dir="t">
                <w14:rot w14:lat="0" w14:lon="0" w14:rev="0"/>
              </w14:lightRig>
            </w14:scene3d>
          </w:rPr>
          <w:t>1</w:t>
        </w:r>
        <w:r w:rsidR="00212D3B">
          <w:rPr>
            <w:rFonts w:asciiTheme="minorHAnsi" w:eastAsiaTheme="minorEastAsia" w:hAnsiTheme="minorHAnsi"/>
            <w:b w:val="0"/>
            <w:caps w:val="0"/>
            <w:noProof/>
            <w:kern w:val="2"/>
            <w:szCs w:val="24"/>
            <w:lang w:eastAsia="pt-BR"/>
            <w14:ligatures w14:val="standardContextual"/>
          </w:rPr>
          <w:tab/>
        </w:r>
        <w:r w:rsidR="00212D3B" w:rsidRPr="00197D1B">
          <w:rPr>
            <w:rStyle w:val="Hyperlink"/>
            <w:noProof/>
          </w:rPr>
          <w:t>Introdução</w:t>
        </w:r>
        <w:r w:rsidR="00212D3B">
          <w:rPr>
            <w:noProof/>
            <w:webHidden/>
          </w:rPr>
          <w:tab/>
        </w:r>
        <w:r w:rsidR="00212D3B">
          <w:rPr>
            <w:noProof/>
            <w:webHidden/>
          </w:rPr>
          <w:fldChar w:fldCharType="begin"/>
        </w:r>
        <w:r w:rsidR="00212D3B">
          <w:rPr>
            <w:noProof/>
            <w:webHidden/>
          </w:rPr>
          <w:instrText xml:space="preserve"> PAGEREF _Toc192078418 \h </w:instrText>
        </w:r>
        <w:r w:rsidR="00212D3B">
          <w:rPr>
            <w:noProof/>
            <w:webHidden/>
          </w:rPr>
        </w:r>
        <w:r w:rsidR="00212D3B">
          <w:rPr>
            <w:noProof/>
            <w:webHidden/>
          </w:rPr>
          <w:fldChar w:fldCharType="separate"/>
        </w:r>
        <w:r w:rsidR="00212D3B">
          <w:rPr>
            <w:noProof/>
            <w:webHidden/>
          </w:rPr>
          <w:t>6</w:t>
        </w:r>
        <w:r w:rsidR="00212D3B">
          <w:rPr>
            <w:noProof/>
            <w:webHidden/>
          </w:rPr>
          <w:fldChar w:fldCharType="end"/>
        </w:r>
      </w:hyperlink>
    </w:p>
    <w:p w14:paraId="2B9ED1B3" w14:textId="10E36641"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19" w:history="1">
        <w:r w:rsidRPr="00197D1B">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Justificativa da pesquisa</w:t>
        </w:r>
        <w:r>
          <w:rPr>
            <w:noProof/>
            <w:webHidden/>
          </w:rPr>
          <w:tab/>
        </w:r>
        <w:r>
          <w:rPr>
            <w:noProof/>
            <w:webHidden/>
          </w:rPr>
          <w:fldChar w:fldCharType="begin"/>
        </w:r>
        <w:r>
          <w:rPr>
            <w:noProof/>
            <w:webHidden/>
          </w:rPr>
          <w:instrText xml:space="preserve"> PAGEREF _Toc192078419 \h </w:instrText>
        </w:r>
        <w:r>
          <w:rPr>
            <w:noProof/>
            <w:webHidden/>
          </w:rPr>
        </w:r>
        <w:r>
          <w:rPr>
            <w:noProof/>
            <w:webHidden/>
          </w:rPr>
          <w:fldChar w:fldCharType="separate"/>
        </w:r>
        <w:r>
          <w:rPr>
            <w:noProof/>
            <w:webHidden/>
          </w:rPr>
          <w:t>9</w:t>
        </w:r>
        <w:r>
          <w:rPr>
            <w:noProof/>
            <w:webHidden/>
          </w:rPr>
          <w:fldChar w:fldCharType="end"/>
        </w:r>
      </w:hyperlink>
    </w:p>
    <w:p w14:paraId="06DF886A" w14:textId="57921A40"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0" w:history="1">
        <w:r w:rsidRPr="00197D1B">
          <w:rPr>
            <w:rStyle w:val="Hyperlink"/>
            <w:noProof/>
          </w:rPr>
          <w:t>2.1.1</w:t>
        </w:r>
        <w:r>
          <w:rPr>
            <w:rFonts w:asciiTheme="minorHAnsi" w:eastAsiaTheme="minorEastAsia" w:hAnsiTheme="minorHAnsi"/>
            <w:b w:val="0"/>
            <w:noProof/>
            <w:kern w:val="2"/>
            <w:szCs w:val="24"/>
            <w:lang w:eastAsia="pt-BR"/>
            <w14:ligatures w14:val="standardContextual"/>
          </w:rPr>
          <w:tab/>
        </w:r>
        <w:r w:rsidRPr="00197D1B">
          <w:rPr>
            <w:rStyle w:val="Hyperlink"/>
            <w:noProof/>
          </w:rPr>
          <w:t>Objetivos</w:t>
        </w:r>
        <w:r>
          <w:rPr>
            <w:noProof/>
            <w:webHidden/>
          </w:rPr>
          <w:tab/>
        </w:r>
        <w:r>
          <w:rPr>
            <w:noProof/>
            <w:webHidden/>
          </w:rPr>
          <w:fldChar w:fldCharType="begin"/>
        </w:r>
        <w:r>
          <w:rPr>
            <w:noProof/>
            <w:webHidden/>
          </w:rPr>
          <w:instrText xml:space="preserve"> PAGEREF _Toc192078420 \h </w:instrText>
        </w:r>
        <w:r>
          <w:rPr>
            <w:noProof/>
            <w:webHidden/>
          </w:rPr>
        </w:r>
        <w:r>
          <w:rPr>
            <w:noProof/>
            <w:webHidden/>
          </w:rPr>
          <w:fldChar w:fldCharType="separate"/>
        </w:r>
        <w:r>
          <w:rPr>
            <w:noProof/>
            <w:webHidden/>
          </w:rPr>
          <w:t>9</w:t>
        </w:r>
        <w:r>
          <w:rPr>
            <w:noProof/>
            <w:webHidden/>
          </w:rPr>
          <w:fldChar w:fldCharType="end"/>
        </w:r>
      </w:hyperlink>
    </w:p>
    <w:p w14:paraId="48810075" w14:textId="6C418DE4"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1" w:history="1">
        <w:r w:rsidRPr="00197D1B">
          <w:rPr>
            <w:rStyle w:val="Hyperlink"/>
            <w:noProof/>
          </w:rPr>
          <w:t>2.1.1.1</w:t>
        </w:r>
        <w:r>
          <w:rPr>
            <w:rFonts w:asciiTheme="minorHAnsi" w:eastAsiaTheme="minorEastAsia" w:hAnsiTheme="minorHAnsi"/>
            <w:i w:val="0"/>
            <w:noProof/>
            <w:kern w:val="2"/>
            <w:szCs w:val="24"/>
            <w:lang w:eastAsia="pt-BR"/>
            <w14:ligatures w14:val="standardContextual"/>
          </w:rPr>
          <w:tab/>
        </w:r>
        <w:r w:rsidRPr="00197D1B">
          <w:rPr>
            <w:rStyle w:val="Hyperlink"/>
            <w:noProof/>
          </w:rPr>
          <w:t>Objetivo geral</w:t>
        </w:r>
        <w:r>
          <w:rPr>
            <w:noProof/>
            <w:webHidden/>
          </w:rPr>
          <w:tab/>
        </w:r>
        <w:r>
          <w:rPr>
            <w:noProof/>
            <w:webHidden/>
          </w:rPr>
          <w:fldChar w:fldCharType="begin"/>
        </w:r>
        <w:r>
          <w:rPr>
            <w:noProof/>
            <w:webHidden/>
          </w:rPr>
          <w:instrText xml:space="preserve"> PAGEREF _Toc192078421 \h </w:instrText>
        </w:r>
        <w:r>
          <w:rPr>
            <w:noProof/>
            <w:webHidden/>
          </w:rPr>
        </w:r>
        <w:r>
          <w:rPr>
            <w:noProof/>
            <w:webHidden/>
          </w:rPr>
          <w:fldChar w:fldCharType="separate"/>
        </w:r>
        <w:r>
          <w:rPr>
            <w:noProof/>
            <w:webHidden/>
          </w:rPr>
          <w:t>9</w:t>
        </w:r>
        <w:r>
          <w:rPr>
            <w:noProof/>
            <w:webHidden/>
          </w:rPr>
          <w:fldChar w:fldCharType="end"/>
        </w:r>
      </w:hyperlink>
    </w:p>
    <w:p w14:paraId="17FB59F4" w14:textId="28B2CEBF"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2" w:history="1">
        <w:r w:rsidRPr="00197D1B">
          <w:rPr>
            <w:rStyle w:val="Hyperlink"/>
            <w:rFonts w:cs="Arial"/>
            <w:noProof/>
          </w:rPr>
          <w:t>2.1.1.2</w:t>
        </w:r>
        <w:r>
          <w:rPr>
            <w:rFonts w:asciiTheme="minorHAnsi" w:eastAsiaTheme="minorEastAsia" w:hAnsiTheme="minorHAnsi"/>
            <w:i w:val="0"/>
            <w:noProof/>
            <w:kern w:val="2"/>
            <w:szCs w:val="24"/>
            <w:lang w:eastAsia="pt-BR"/>
            <w14:ligatures w14:val="standardContextual"/>
          </w:rPr>
          <w:tab/>
        </w:r>
        <w:r w:rsidRPr="00197D1B">
          <w:rPr>
            <w:rStyle w:val="Hyperlink"/>
            <w:noProof/>
          </w:rPr>
          <w:t>Objetivos específicos</w:t>
        </w:r>
        <w:r>
          <w:rPr>
            <w:noProof/>
            <w:webHidden/>
          </w:rPr>
          <w:tab/>
        </w:r>
        <w:r>
          <w:rPr>
            <w:noProof/>
            <w:webHidden/>
          </w:rPr>
          <w:fldChar w:fldCharType="begin"/>
        </w:r>
        <w:r>
          <w:rPr>
            <w:noProof/>
            <w:webHidden/>
          </w:rPr>
          <w:instrText xml:space="preserve"> PAGEREF _Toc192078422 \h </w:instrText>
        </w:r>
        <w:r>
          <w:rPr>
            <w:noProof/>
            <w:webHidden/>
          </w:rPr>
        </w:r>
        <w:r>
          <w:rPr>
            <w:noProof/>
            <w:webHidden/>
          </w:rPr>
          <w:fldChar w:fldCharType="separate"/>
        </w:r>
        <w:r>
          <w:rPr>
            <w:noProof/>
            <w:webHidden/>
          </w:rPr>
          <w:t>9</w:t>
        </w:r>
        <w:r>
          <w:rPr>
            <w:noProof/>
            <w:webHidden/>
          </w:rPr>
          <w:fldChar w:fldCharType="end"/>
        </w:r>
      </w:hyperlink>
    </w:p>
    <w:p w14:paraId="20B6AA21" w14:textId="7213651C"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23" w:history="1">
        <w:r w:rsidRPr="00197D1B">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fundamentação teórica</w:t>
        </w:r>
        <w:r>
          <w:rPr>
            <w:noProof/>
            <w:webHidden/>
          </w:rPr>
          <w:tab/>
        </w:r>
        <w:r>
          <w:rPr>
            <w:noProof/>
            <w:webHidden/>
          </w:rPr>
          <w:fldChar w:fldCharType="begin"/>
        </w:r>
        <w:r>
          <w:rPr>
            <w:noProof/>
            <w:webHidden/>
          </w:rPr>
          <w:instrText xml:space="preserve"> PAGEREF _Toc192078423 \h </w:instrText>
        </w:r>
        <w:r>
          <w:rPr>
            <w:noProof/>
            <w:webHidden/>
          </w:rPr>
        </w:r>
        <w:r>
          <w:rPr>
            <w:noProof/>
            <w:webHidden/>
          </w:rPr>
          <w:fldChar w:fldCharType="separate"/>
        </w:r>
        <w:r>
          <w:rPr>
            <w:noProof/>
            <w:webHidden/>
          </w:rPr>
          <w:t>11</w:t>
        </w:r>
        <w:r>
          <w:rPr>
            <w:noProof/>
            <w:webHidden/>
          </w:rPr>
          <w:fldChar w:fldCharType="end"/>
        </w:r>
      </w:hyperlink>
    </w:p>
    <w:p w14:paraId="1AA96837" w14:textId="6CDCF57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24" w:history="1">
        <w:r w:rsidRPr="00197D1B">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197D1B">
          <w:rPr>
            <w:rStyle w:val="Hyperlink"/>
            <w:noProof/>
          </w:rPr>
          <w:t>O CIATA</w:t>
        </w:r>
        <w:r>
          <w:rPr>
            <w:noProof/>
            <w:webHidden/>
          </w:rPr>
          <w:tab/>
        </w:r>
        <w:r>
          <w:rPr>
            <w:noProof/>
            <w:webHidden/>
          </w:rPr>
          <w:fldChar w:fldCharType="begin"/>
        </w:r>
        <w:r>
          <w:rPr>
            <w:noProof/>
            <w:webHidden/>
          </w:rPr>
          <w:instrText xml:space="preserve"> PAGEREF _Toc192078424 \h </w:instrText>
        </w:r>
        <w:r>
          <w:rPr>
            <w:noProof/>
            <w:webHidden/>
          </w:rPr>
        </w:r>
        <w:r>
          <w:rPr>
            <w:noProof/>
            <w:webHidden/>
          </w:rPr>
          <w:fldChar w:fldCharType="separate"/>
        </w:r>
        <w:r>
          <w:rPr>
            <w:noProof/>
            <w:webHidden/>
          </w:rPr>
          <w:t>11</w:t>
        </w:r>
        <w:r>
          <w:rPr>
            <w:noProof/>
            <w:webHidden/>
          </w:rPr>
          <w:fldChar w:fldCharType="end"/>
        </w:r>
      </w:hyperlink>
    </w:p>
    <w:p w14:paraId="700FD09B" w14:textId="6D09ABCA"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5" w:history="1">
        <w:r w:rsidRPr="00197D1B">
          <w:rPr>
            <w:rStyle w:val="Hyperlink"/>
            <w:noProof/>
          </w:rPr>
          <w:t>3.1.1</w:t>
        </w:r>
        <w:r>
          <w:rPr>
            <w:rFonts w:asciiTheme="minorHAnsi" w:eastAsiaTheme="minorEastAsia" w:hAnsiTheme="minorHAnsi"/>
            <w:b w:val="0"/>
            <w:noProof/>
            <w:kern w:val="2"/>
            <w:szCs w:val="24"/>
            <w:lang w:eastAsia="pt-BR"/>
            <w14:ligatures w14:val="standardContextual"/>
          </w:rPr>
          <w:tab/>
        </w:r>
        <w:r w:rsidRPr="00197D1B">
          <w:rPr>
            <w:rStyle w:val="Hyperlink"/>
            <w:noProof/>
          </w:rPr>
          <w:t>Modelo conceitual do CIATA</w:t>
        </w:r>
        <w:r>
          <w:rPr>
            <w:noProof/>
            <w:webHidden/>
          </w:rPr>
          <w:tab/>
        </w:r>
        <w:r>
          <w:rPr>
            <w:noProof/>
            <w:webHidden/>
          </w:rPr>
          <w:fldChar w:fldCharType="begin"/>
        </w:r>
        <w:r>
          <w:rPr>
            <w:noProof/>
            <w:webHidden/>
          </w:rPr>
          <w:instrText xml:space="preserve"> PAGEREF _Toc192078425 \h </w:instrText>
        </w:r>
        <w:r>
          <w:rPr>
            <w:noProof/>
            <w:webHidden/>
          </w:rPr>
        </w:r>
        <w:r>
          <w:rPr>
            <w:noProof/>
            <w:webHidden/>
          </w:rPr>
          <w:fldChar w:fldCharType="separate"/>
        </w:r>
        <w:r>
          <w:rPr>
            <w:noProof/>
            <w:webHidden/>
          </w:rPr>
          <w:t>12</w:t>
        </w:r>
        <w:r>
          <w:rPr>
            <w:noProof/>
            <w:webHidden/>
          </w:rPr>
          <w:fldChar w:fldCharType="end"/>
        </w:r>
      </w:hyperlink>
    </w:p>
    <w:p w14:paraId="29C2C737" w14:textId="47613BD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6" w:history="1">
        <w:r w:rsidRPr="00197D1B">
          <w:rPr>
            <w:rStyle w:val="Hyperlink"/>
            <w:noProof/>
          </w:rPr>
          <w:t>3.1.2</w:t>
        </w:r>
        <w:r>
          <w:rPr>
            <w:rFonts w:asciiTheme="minorHAnsi" w:eastAsiaTheme="minorEastAsia" w:hAnsiTheme="minorHAnsi"/>
            <w:b w:val="0"/>
            <w:noProof/>
            <w:kern w:val="2"/>
            <w:szCs w:val="24"/>
            <w:lang w:eastAsia="pt-BR"/>
            <w14:ligatures w14:val="standardContextual"/>
          </w:rPr>
          <w:tab/>
        </w:r>
        <w:r w:rsidRPr="00197D1B">
          <w:rPr>
            <w:rStyle w:val="Hyperlink"/>
            <w:noProof/>
          </w:rPr>
          <w:t>Contexto Histórico e Tecnológico do CIATA</w:t>
        </w:r>
        <w:r>
          <w:rPr>
            <w:noProof/>
            <w:webHidden/>
          </w:rPr>
          <w:tab/>
        </w:r>
        <w:r>
          <w:rPr>
            <w:noProof/>
            <w:webHidden/>
          </w:rPr>
          <w:fldChar w:fldCharType="begin"/>
        </w:r>
        <w:r>
          <w:rPr>
            <w:noProof/>
            <w:webHidden/>
          </w:rPr>
          <w:instrText xml:space="preserve"> PAGEREF _Toc192078426 \h </w:instrText>
        </w:r>
        <w:r>
          <w:rPr>
            <w:noProof/>
            <w:webHidden/>
          </w:rPr>
        </w:r>
        <w:r>
          <w:rPr>
            <w:noProof/>
            <w:webHidden/>
          </w:rPr>
          <w:fldChar w:fldCharType="separate"/>
        </w:r>
        <w:r>
          <w:rPr>
            <w:noProof/>
            <w:webHidden/>
          </w:rPr>
          <w:t>12</w:t>
        </w:r>
        <w:r>
          <w:rPr>
            <w:noProof/>
            <w:webHidden/>
          </w:rPr>
          <w:fldChar w:fldCharType="end"/>
        </w:r>
      </w:hyperlink>
    </w:p>
    <w:p w14:paraId="30615B07" w14:textId="740F7C56"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7" w:history="1">
        <w:r w:rsidRPr="00197D1B">
          <w:rPr>
            <w:rStyle w:val="Hyperlink"/>
            <w:noProof/>
          </w:rPr>
          <w:t>3.1.2.1</w:t>
        </w:r>
        <w:r>
          <w:rPr>
            <w:rFonts w:asciiTheme="minorHAnsi" w:eastAsiaTheme="minorEastAsia" w:hAnsiTheme="minorHAnsi"/>
            <w:i w:val="0"/>
            <w:noProof/>
            <w:kern w:val="2"/>
            <w:szCs w:val="24"/>
            <w:lang w:eastAsia="pt-BR"/>
            <w14:ligatures w14:val="standardContextual"/>
          </w:rPr>
          <w:tab/>
        </w:r>
        <w:r w:rsidRPr="00197D1B">
          <w:rPr>
            <w:rStyle w:val="Hyperlink"/>
            <w:noProof/>
          </w:rPr>
          <w:t>Custo dos equipamentos</w:t>
        </w:r>
        <w:r>
          <w:rPr>
            <w:noProof/>
            <w:webHidden/>
          </w:rPr>
          <w:tab/>
        </w:r>
        <w:r>
          <w:rPr>
            <w:noProof/>
            <w:webHidden/>
          </w:rPr>
          <w:fldChar w:fldCharType="begin"/>
        </w:r>
        <w:r>
          <w:rPr>
            <w:noProof/>
            <w:webHidden/>
          </w:rPr>
          <w:instrText xml:space="preserve"> PAGEREF _Toc192078427 \h </w:instrText>
        </w:r>
        <w:r>
          <w:rPr>
            <w:noProof/>
            <w:webHidden/>
          </w:rPr>
        </w:r>
        <w:r>
          <w:rPr>
            <w:noProof/>
            <w:webHidden/>
          </w:rPr>
          <w:fldChar w:fldCharType="separate"/>
        </w:r>
        <w:r>
          <w:rPr>
            <w:noProof/>
            <w:webHidden/>
          </w:rPr>
          <w:t>13</w:t>
        </w:r>
        <w:r>
          <w:rPr>
            <w:noProof/>
            <w:webHidden/>
          </w:rPr>
          <w:fldChar w:fldCharType="end"/>
        </w:r>
      </w:hyperlink>
    </w:p>
    <w:p w14:paraId="21EDF16A" w14:textId="5CE9E1BF"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8" w:history="1">
        <w:r w:rsidRPr="00197D1B">
          <w:rPr>
            <w:rStyle w:val="Hyperlink"/>
            <w:noProof/>
          </w:rPr>
          <w:t>3.1.2.2</w:t>
        </w:r>
        <w:r>
          <w:rPr>
            <w:rFonts w:asciiTheme="minorHAnsi" w:eastAsiaTheme="minorEastAsia" w:hAnsiTheme="minorHAnsi"/>
            <w:i w:val="0"/>
            <w:noProof/>
            <w:kern w:val="2"/>
            <w:szCs w:val="24"/>
            <w:lang w:eastAsia="pt-BR"/>
            <w14:ligatures w14:val="standardContextual"/>
          </w:rPr>
          <w:tab/>
        </w:r>
        <w:r w:rsidRPr="00197D1B">
          <w:rPr>
            <w:rStyle w:val="Hyperlink"/>
            <w:noProof/>
          </w:rPr>
          <w:t>Memória secundária LIMITADA</w:t>
        </w:r>
        <w:r>
          <w:rPr>
            <w:noProof/>
            <w:webHidden/>
          </w:rPr>
          <w:tab/>
        </w:r>
        <w:r>
          <w:rPr>
            <w:noProof/>
            <w:webHidden/>
          </w:rPr>
          <w:fldChar w:fldCharType="begin"/>
        </w:r>
        <w:r>
          <w:rPr>
            <w:noProof/>
            <w:webHidden/>
          </w:rPr>
          <w:instrText xml:space="preserve"> PAGEREF _Toc192078428 \h </w:instrText>
        </w:r>
        <w:r>
          <w:rPr>
            <w:noProof/>
            <w:webHidden/>
          </w:rPr>
        </w:r>
        <w:r>
          <w:rPr>
            <w:noProof/>
            <w:webHidden/>
          </w:rPr>
          <w:fldChar w:fldCharType="separate"/>
        </w:r>
        <w:r>
          <w:rPr>
            <w:noProof/>
            <w:webHidden/>
          </w:rPr>
          <w:t>13</w:t>
        </w:r>
        <w:r>
          <w:rPr>
            <w:noProof/>
            <w:webHidden/>
          </w:rPr>
          <w:fldChar w:fldCharType="end"/>
        </w:r>
      </w:hyperlink>
    </w:p>
    <w:p w14:paraId="40532921" w14:textId="376219E5"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9" w:history="1">
        <w:r w:rsidRPr="00197D1B">
          <w:rPr>
            <w:rStyle w:val="Hyperlink"/>
            <w:noProof/>
          </w:rPr>
          <w:t>3.1.2.3</w:t>
        </w:r>
        <w:r>
          <w:rPr>
            <w:rFonts w:asciiTheme="minorHAnsi" w:eastAsiaTheme="minorEastAsia" w:hAnsiTheme="minorHAnsi"/>
            <w:i w:val="0"/>
            <w:noProof/>
            <w:kern w:val="2"/>
            <w:szCs w:val="24"/>
            <w:lang w:eastAsia="pt-BR"/>
            <w14:ligatures w14:val="standardContextual"/>
          </w:rPr>
          <w:tab/>
        </w:r>
        <w:r w:rsidRPr="00197D1B">
          <w:rPr>
            <w:rStyle w:val="Hyperlink"/>
            <w:noProof/>
          </w:rPr>
          <w:t>Linguagens de programação Pré-SGBDs</w:t>
        </w:r>
        <w:r>
          <w:rPr>
            <w:noProof/>
            <w:webHidden/>
          </w:rPr>
          <w:tab/>
        </w:r>
        <w:r>
          <w:rPr>
            <w:noProof/>
            <w:webHidden/>
          </w:rPr>
          <w:fldChar w:fldCharType="begin"/>
        </w:r>
        <w:r>
          <w:rPr>
            <w:noProof/>
            <w:webHidden/>
          </w:rPr>
          <w:instrText xml:space="preserve"> PAGEREF _Toc192078429 \h </w:instrText>
        </w:r>
        <w:r>
          <w:rPr>
            <w:noProof/>
            <w:webHidden/>
          </w:rPr>
        </w:r>
        <w:r>
          <w:rPr>
            <w:noProof/>
            <w:webHidden/>
          </w:rPr>
          <w:fldChar w:fldCharType="separate"/>
        </w:r>
        <w:r>
          <w:rPr>
            <w:noProof/>
            <w:webHidden/>
          </w:rPr>
          <w:t>14</w:t>
        </w:r>
        <w:r>
          <w:rPr>
            <w:noProof/>
            <w:webHidden/>
          </w:rPr>
          <w:fldChar w:fldCharType="end"/>
        </w:r>
      </w:hyperlink>
    </w:p>
    <w:p w14:paraId="515DA49D" w14:textId="0B460B74"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0" w:history="1">
        <w:r w:rsidRPr="00197D1B">
          <w:rPr>
            <w:rStyle w:val="Hyperlink"/>
            <w:noProof/>
            <w:lang w:val="en-US"/>
          </w:rPr>
          <w:t>3.1.3</w:t>
        </w:r>
        <w:r>
          <w:rPr>
            <w:rFonts w:asciiTheme="minorHAnsi" w:eastAsiaTheme="minorEastAsia" w:hAnsiTheme="minorHAnsi"/>
            <w:b w:val="0"/>
            <w:noProof/>
            <w:kern w:val="2"/>
            <w:szCs w:val="24"/>
            <w:lang w:eastAsia="pt-BR"/>
            <w14:ligatures w14:val="standardContextual"/>
          </w:rPr>
          <w:tab/>
        </w:r>
        <w:r w:rsidRPr="00197D1B">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2078430 \h </w:instrText>
        </w:r>
        <w:r>
          <w:rPr>
            <w:noProof/>
            <w:webHidden/>
          </w:rPr>
        </w:r>
        <w:r>
          <w:rPr>
            <w:noProof/>
            <w:webHidden/>
          </w:rPr>
          <w:fldChar w:fldCharType="separate"/>
        </w:r>
        <w:r>
          <w:rPr>
            <w:noProof/>
            <w:webHidden/>
          </w:rPr>
          <w:t>15</w:t>
        </w:r>
        <w:r>
          <w:rPr>
            <w:noProof/>
            <w:webHidden/>
          </w:rPr>
          <w:fldChar w:fldCharType="end"/>
        </w:r>
      </w:hyperlink>
    </w:p>
    <w:p w14:paraId="1080FBC5" w14:textId="1C919F61"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1" w:history="1">
        <w:r w:rsidRPr="00197D1B">
          <w:rPr>
            <w:rStyle w:val="Hyperlink"/>
            <w:noProof/>
          </w:rPr>
          <w:t>3.1.4</w:t>
        </w:r>
        <w:r>
          <w:rPr>
            <w:rFonts w:asciiTheme="minorHAnsi" w:eastAsiaTheme="minorEastAsia" w:hAnsiTheme="minorHAnsi"/>
            <w:b w:val="0"/>
            <w:noProof/>
            <w:kern w:val="2"/>
            <w:szCs w:val="24"/>
            <w:lang w:eastAsia="pt-BR"/>
            <w14:ligatures w14:val="standardContextual"/>
          </w:rPr>
          <w:tab/>
        </w:r>
        <w:r w:rsidRPr="00197D1B">
          <w:rPr>
            <w:rStyle w:val="Hyperlink"/>
            <w:noProof/>
          </w:rPr>
          <w:t>O CIATA e o LADM</w:t>
        </w:r>
        <w:r>
          <w:rPr>
            <w:noProof/>
            <w:webHidden/>
          </w:rPr>
          <w:tab/>
        </w:r>
        <w:r>
          <w:rPr>
            <w:noProof/>
            <w:webHidden/>
          </w:rPr>
          <w:fldChar w:fldCharType="begin"/>
        </w:r>
        <w:r>
          <w:rPr>
            <w:noProof/>
            <w:webHidden/>
          </w:rPr>
          <w:instrText xml:space="preserve"> PAGEREF _Toc192078431 \h </w:instrText>
        </w:r>
        <w:r>
          <w:rPr>
            <w:noProof/>
            <w:webHidden/>
          </w:rPr>
        </w:r>
        <w:r>
          <w:rPr>
            <w:noProof/>
            <w:webHidden/>
          </w:rPr>
          <w:fldChar w:fldCharType="separate"/>
        </w:r>
        <w:r>
          <w:rPr>
            <w:noProof/>
            <w:webHidden/>
          </w:rPr>
          <w:t>16</w:t>
        </w:r>
        <w:r>
          <w:rPr>
            <w:noProof/>
            <w:webHidden/>
          </w:rPr>
          <w:fldChar w:fldCharType="end"/>
        </w:r>
      </w:hyperlink>
    </w:p>
    <w:p w14:paraId="3F477B26" w14:textId="5DEAEFB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2" w:history="1">
        <w:r w:rsidRPr="00197D1B">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197D1B">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2078432 \h </w:instrText>
        </w:r>
        <w:r>
          <w:rPr>
            <w:noProof/>
            <w:webHidden/>
          </w:rPr>
        </w:r>
        <w:r>
          <w:rPr>
            <w:noProof/>
            <w:webHidden/>
          </w:rPr>
          <w:fldChar w:fldCharType="separate"/>
        </w:r>
        <w:r>
          <w:rPr>
            <w:noProof/>
            <w:webHidden/>
          </w:rPr>
          <w:t>20</w:t>
        </w:r>
        <w:r>
          <w:rPr>
            <w:noProof/>
            <w:webHidden/>
          </w:rPr>
          <w:fldChar w:fldCharType="end"/>
        </w:r>
      </w:hyperlink>
    </w:p>
    <w:p w14:paraId="344C3EB1" w14:textId="504F40D8"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3" w:history="1">
        <w:r w:rsidRPr="00197D1B">
          <w:rPr>
            <w:rStyle w:val="Hyperlink"/>
            <w:noProof/>
          </w:rPr>
          <w:t>3.1.6</w:t>
        </w:r>
        <w:r>
          <w:rPr>
            <w:rFonts w:asciiTheme="minorHAnsi" w:eastAsiaTheme="minorEastAsia" w:hAnsiTheme="minorHAnsi"/>
            <w:b w:val="0"/>
            <w:noProof/>
            <w:kern w:val="2"/>
            <w:szCs w:val="24"/>
            <w:lang w:eastAsia="pt-BR"/>
            <w14:ligatures w14:val="standardContextual"/>
          </w:rPr>
          <w:tab/>
        </w:r>
        <w:r w:rsidRPr="00197D1B">
          <w:rPr>
            <w:rStyle w:val="Hyperlink"/>
            <w:noProof/>
          </w:rPr>
          <w:t>Presença do CIATA nos cadastros imobiliários</w:t>
        </w:r>
        <w:r>
          <w:rPr>
            <w:noProof/>
            <w:webHidden/>
          </w:rPr>
          <w:tab/>
        </w:r>
        <w:r>
          <w:rPr>
            <w:noProof/>
            <w:webHidden/>
          </w:rPr>
          <w:fldChar w:fldCharType="begin"/>
        </w:r>
        <w:r>
          <w:rPr>
            <w:noProof/>
            <w:webHidden/>
          </w:rPr>
          <w:instrText xml:space="preserve"> PAGEREF _Toc192078433 \h </w:instrText>
        </w:r>
        <w:r>
          <w:rPr>
            <w:noProof/>
            <w:webHidden/>
          </w:rPr>
        </w:r>
        <w:r>
          <w:rPr>
            <w:noProof/>
            <w:webHidden/>
          </w:rPr>
          <w:fldChar w:fldCharType="separate"/>
        </w:r>
        <w:r>
          <w:rPr>
            <w:noProof/>
            <w:webHidden/>
          </w:rPr>
          <w:t>23</w:t>
        </w:r>
        <w:r>
          <w:rPr>
            <w:noProof/>
            <w:webHidden/>
          </w:rPr>
          <w:fldChar w:fldCharType="end"/>
        </w:r>
      </w:hyperlink>
    </w:p>
    <w:p w14:paraId="6C0DD6A1" w14:textId="6DECB42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4" w:history="1">
        <w:r w:rsidRPr="00197D1B">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197D1B">
          <w:rPr>
            <w:rStyle w:val="Hyperlink"/>
            <w:noProof/>
            <w:lang w:eastAsia="pt-BR"/>
          </w:rPr>
          <w:t>CIATA e imageamento</w:t>
        </w:r>
        <w:r>
          <w:rPr>
            <w:noProof/>
            <w:webHidden/>
          </w:rPr>
          <w:tab/>
        </w:r>
        <w:r>
          <w:rPr>
            <w:noProof/>
            <w:webHidden/>
          </w:rPr>
          <w:fldChar w:fldCharType="begin"/>
        </w:r>
        <w:r>
          <w:rPr>
            <w:noProof/>
            <w:webHidden/>
          </w:rPr>
          <w:instrText xml:space="preserve"> PAGEREF _Toc192078434 \h </w:instrText>
        </w:r>
        <w:r>
          <w:rPr>
            <w:noProof/>
            <w:webHidden/>
          </w:rPr>
        </w:r>
        <w:r>
          <w:rPr>
            <w:noProof/>
            <w:webHidden/>
          </w:rPr>
          <w:fldChar w:fldCharType="separate"/>
        </w:r>
        <w:r>
          <w:rPr>
            <w:noProof/>
            <w:webHidden/>
          </w:rPr>
          <w:t>24</w:t>
        </w:r>
        <w:r>
          <w:rPr>
            <w:noProof/>
            <w:webHidden/>
          </w:rPr>
          <w:fldChar w:fldCharType="end"/>
        </w:r>
      </w:hyperlink>
    </w:p>
    <w:p w14:paraId="69EFBF85" w14:textId="23D160CC"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5" w:history="1">
        <w:r w:rsidRPr="00197D1B">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197D1B">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2078435 \h </w:instrText>
        </w:r>
        <w:r>
          <w:rPr>
            <w:noProof/>
            <w:webHidden/>
          </w:rPr>
        </w:r>
        <w:r>
          <w:rPr>
            <w:noProof/>
            <w:webHidden/>
          </w:rPr>
          <w:fldChar w:fldCharType="separate"/>
        </w:r>
        <w:r>
          <w:rPr>
            <w:noProof/>
            <w:webHidden/>
          </w:rPr>
          <w:t>25</w:t>
        </w:r>
        <w:r>
          <w:rPr>
            <w:noProof/>
            <w:webHidden/>
          </w:rPr>
          <w:fldChar w:fldCharType="end"/>
        </w:r>
      </w:hyperlink>
    </w:p>
    <w:p w14:paraId="2D9333D9" w14:textId="0ACD180A"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6" w:history="1">
        <w:r w:rsidRPr="00197D1B">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197D1B">
          <w:rPr>
            <w:rStyle w:val="Hyperlink"/>
            <w:noProof/>
            <w:lang w:eastAsia="pt-BR"/>
          </w:rPr>
          <w:t xml:space="preserve">CNEFE - </w:t>
        </w:r>
        <w:r w:rsidRPr="00197D1B">
          <w:rPr>
            <w:rStyle w:val="Hyperlink"/>
            <w:noProof/>
          </w:rPr>
          <w:t>Cadastro Nacional de Endereços para Fins Estatísticos</w:t>
        </w:r>
        <w:r>
          <w:rPr>
            <w:noProof/>
            <w:webHidden/>
          </w:rPr>
          <w:tab/>
        </w:r>
        <w:r>
          <w:rPr>
            <w:noProof/>
            <w:webHidden/>
          </w:rPr>
          <w:fldChar w:fldCharType="begin"/>
        </w:r>
        <w:r>
          <w:rPr>
            <w:noProof/>
            <w:webHidden/>
          </w:rPr>
          <w:instrText xml:space="preserve"> PAGEREF _Toc192078436 \h </w:instrText>
        </w:r>
        <w:r>
          <w:rPr>
            <w:noProof/>
            <w:webHidden/>
          </w:rPr>
        </w:r>
        <w:r>
          <w:rPr>
            <w:noProof/>
            <w:webHidden/>
          </w:rPr>
          <w:fldChar w:fldCharType="separate"/>
        </w:r>
        <w:r>
          <w:rPr>
            <w:noProof/>
            <w:webHidden/>
          </w:rPr>
          <w:t>27</w:t>
        </w:r>
        <w:r>
          <w:rPr>
            <w:noProof/>
            <w:webHidden/>
          </w:rPr>
          <w:fldChar w:fldCharType="end"/>
        </w:r>
      </w:hyperlink>
    </w:p>
    <w:p w14:paraId="0338E035" w14:textId="7455D0C2"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7" w:history="1">
        <w:r w:rsidRPr="00197D1B">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197D1B">
          <w:rPr>
            <w:rStyle w:val="Hyperlink"/>
            <w:noProof/>
          </w:rPr>
          <w:t>Sistemas de Informação Geográfica (SIG).</w:t>
        </w:r>
        <w:r>
          <w:rPr>
            <w:noProof/>
            <w:webHidden/>
          </w:rPr>
          <w:tab/>
        </w:r>
        <w:r>
          <w:rPr>
            <w:noProof/>
            <w:webHidden/>
          </w:rPr>
          <w:fldChar w:fldCharType="begin"/>
        </w:r>
        <w:r>
          <w:rPr>
            <w:noProof/>
            <w:webHidden/>
          </w:rPr>
          <w:instrText xml:space="preserve"> PAGEREF _Toc192078437 \h </w:instrText>
        </w:r>
        <w:r>
          <w:rPr>
            <w:noProof/>
            <w:webHidden/>
          </w:rPr>
        </w:r>
        <w:r>
          <w:rPr>
            <w:noProof/>
            <w:webHidden/>
          </w:rPr>
          <w:fldChar w:fldCharType="separate"/>
        </w:r>
        <w:r>
          <w:rPr>
            <w:noProof/>
            <w:webHidden/>
          </w:rPr>
          <w:t>33</w:t>
        </w:r>
        <w:r>
          <w:rPr>
            <w:noProof/>
            <w:webHidden/>
          </w:rPr>
          <w:fldChar w:fldCharType="end"/>
        </w:r>
      </w:hyperlink>
    </w:p>
    <w:p w14:paraId="37FDF299" w14:textId="1080D22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8" w:history="1">
        <w:r w:rsidRPr="00197D1B">
          <w:rPr>
            <w:rStyle w:val="Hyperlink"/>
            <w:rFonts w:eastAsia="Times New Roman"/>
            <w:noProof/>
            <w:lang w:eastAsia="pt-BR"/>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197D1B">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2078438 \h </w:instrText>
        </w:r>
        <w:r>
          <w:rPr>
            <w:noProof/>
            <w:webHidden/>
          </w:rPr>
        </w:r>
        <w:r>
          <w:rPr>
            <w:noProof/>
            <w:webHidden/>
          </w:rPr>
          <w:fldChar w:fldCharType="separate"/>
        </w:r>
        <w:r>
          <w:rPr>
            <w:noProof/>
            <w:webHidden/>
          </w:rPr>
          <w:t>34</w:t>
        </w:r>
        <w:r>
          <w:rPr>
            <w:noProof/>
            <w:webHidden/>
          </w:rPr>
          <w:fldChar w:fldCharType="end"/>
        </w:r>
      </w:hyperlink>
    </w:p>
    <w:p w14:paraId="2450AAE8" w14:textId="7515B80F"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9" w:history="1">
        <w:r w:rsidRPr="00197D1B">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197D1B">
          <w:rPr>
            <w:rStyle w:val="Hyperlink"/>
            <w:noProof/>
          </w:rPr>
          <w:t>Cadastro Imobiliário e Georreferenciamento.</w:t>
        </w:r>
        <w:r>
          <w:rPr>
            <w:noProof/>
            <w:webHidden/>
          </w:rPr>
          <w:tab/>
        </w:r>
        <w:r>
          <w:rPr>
            <w:noProof/>
            <w:webHidden/>
          </w:rPr>
          <w:fldChar w:fldCharType="begin"/>
        </w:r>
        <w:r>
          <w:rPr>
            <w:noProof/>
            <w:webHidden/>
          </w:rPr>
          <w:instrText xml:space="preserve"> PAGEREF _Toc192078439 \h </w:instrText>
        </w:r>
        <w:r>
          <w:rPr>
            <w:noProof/>
            <w:webHidden/>
          </w:rPr>
        </w:r>
        <w:r>
          <w:rPr>
            <w:noProof/>
            <w:webHidden/>
          </w:rPr>
          <w:fldChar w:fldCharType="separate"/>
        </w:r>
        <w:r>
          <w:rPr>
            <w:noProof/>
            <w:webHidden/>
          </w:rPr>
          <w:t>34</w:t>
        </w:r>
        <w:r>
          <w:rPr>
            <w:noProof/>
            <w:webHidden/>
          </w:rPr>
          <w:fldChar w:fldCharType="end"/>
        </w:r>
      </w:hyperlink>
    </w:p>
    <w:p w14:paraId="45B95029" w14:textId="2FAF08AF"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0" w:history="1">
        <w:r w:rsidRPr="00197D1B">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Metodologia da pesquisa</w:t>
        </w:r>
        <w:r>
          <w:rPr>
            <w:noProof/>
            <w:webHidden/>
          </w:rPr>
          <w:tab/>
        </w:r>
        <w:r>
          <w:rPr>
            <w:noProof/>
            <w:webHidden/>
          </w:rPr>
          <w:fldChar w:fldCharType="begin"/>
        </w:r>
        <w:r>
          <w:rPr>
            <w:noProof/>
            <w:webHidden/>
          </w:rPr>
          <w:instrText xml:space="preserve"> PAGEREF _Toc192078440 \h </w:instrText>
        </w:r>
        <w:r>
          <w:rPr>
            <w:noProof/>
            <w:webHidden/>
          </w:rPr>
        </w:r>
        <w:r>
          <w:rPr>
            <w:noProof/>
            <w:webHidden/>
          </w:rPr>
          <w:fldChar w:fldCharType="separate"/>
        </w:r>
        <w:r>
          <w:rPr>
            <w:noProof/>
            <w:webHidden/>
          </w:rPr>
          <w:t>36</w:t>
        </w:r>
        <w:r>
          <w:rPr>
            <w:noProof/>
            <w:webHidden/>
          </w:rPr>
          <w:fldChar w:fldCharType="end"/>
        </w:r>
      </w:hyperlink>
    </w:p>
    <w:p w14:paraId="7145127A" w14:textId="19151DE7"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1" w:history="1">
        <w:r w:rsidRPr="00197D1B">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197D1B">
          <w:rPr>
            <w:rStyle w:val="Hyperlink"/>
            <w:noProof/>
          </w:rPr>
          <w:t>Etapas</w:t>
        </w:r>
        <w:r>
          <w:rPr>
            <w:noProof/>
            <w:webHidden/>
          </w:rPr>
          <w:tab/>
        </w:r>
        <w:r>
          <w:rPr>
            <w:noProof/>
            <w:webHidden/>
          </w:rPr>
          <w:fldChar w:fldCharType="begin"/>
        </w:r>
        <w:r>
          <w:rPr>
            <w:noProof/>
            <w:webHidden/>
          </w:rPr>
          <w:instrText xml:space="preserve"> PAGEREF _Toc192078441 \h </w:instrText>
        </w:r>
        <w:r>
          <w:rPr>
            <w:noProof/>
            <w:webHidden/>
          </w:rPr>
        </w:r>
        <w:r>
          <w:rPr>
            <w:noProof/>
            <w:webHidden/>
          </w:rPr>
          <w:fldChar w:fldCharType="separate"/>
        </w:r>
        <w:r>
          <w:rPr>
            <w:noProof/>
            <w:webHidden/>
          </w:rPr>
          <w:t>36</w:t>
        </w:r>
        <w:r>
          <w:rPr>
            <w:noProof/>
            <w:webHidden/>
          </w:rPr>
          <w:fldChar w:fldCharType="end"/>
        </w:r>
      </w:hyperlink>
    </w:p>
    <w:p w14:paraId="01E2CD82" w14:textId="7D982634"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2" w:history="1">
        <w:r w:rsidRPr="00197D1B">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197D1B">
          <w:rPr>
            <w:rStyle w:val="Hyperlink"/>
            <w:noProof/>
          </w:rPr>
          <w:t>cronograma</w:t>
        </w:r>
        <w:r>
          <w:rPr>
            <w:noProof/>
            <w:webHidden/>
          </w:rPr>
          <w:tab/>
        </w:r>
        <w:r>
          <w:rPr>
            <w:noProof/>
            <w:webHidden/>
          </w:rPr>
          <w:fldChar w:fldCharType="begin"/>
        </w:r>
        <w:r>
          <w:rPr>
            <w:noProof/>
            <w:webHidden/>
          </w:rPr>
          <w:instrText xml:space="preserve"> PAGEREF _Toc192078442 \h </w:instrText>
        </w:r>
        <w:r>
          <w:rPr>
            <w:noProof/>
            <w:webHidden/>
          </w:rPr>
        </w:r>
        <w:r>
          <w:rPr>
            <w:noProof/>
            <w:webHidden/>
          </w:rPr>
          <w:fldChar w:fldCharType="separate"/>
        </w:r>
        <w:r>
          <w:rPr>
            <w:noProof/>
            <w:webHidden/>
          </w:rPr>
          <w:t>37</w:t>
        </w:r>
        <w:r>
          <w:rPr>
            <w:noProof/>
            <w:webHidden/>
          </w:rPr>
          <w:fldChar w:fldCharType="end"/>
        </w:r>
      </w:hyperlink>
    </w:p>
    <w:p w14:paraId="74F29903" w14:textId="6CC2BA64"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3" w:history="1">
        <w:r w:rsidRPr="00197D1B">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Desenvolvimento do Protótipo</w:t>
        </w:r>
        <w:r>
          <w:rPr>
            <w:noProof/>
            <w:webHidden/>
          </w:rPr>
          <w:tab/>
        </w:r>
        <w:r>
          <w:rPr>
            <w:noProof/>
            <w:webHidden/>
          </w:rPr>
          <w:fldChar w:fldCharType="begin"/>
        </w:r>
        <w:r>
          <w:rPr>
            <w:noProof/>
            <w:webHidden/>
          </w:rPr>
          <w:instrText xml:space="preserve"> PAGEREF _Toc192078443 \h </w:instrText>
        </w:r>
        <w:r>
          <w:rPr>
            <w:noProof/>
            <w:webHidden/>
          </w:rPr>
        </w:r>
        <w:r>
          <w:rPr>
            <w:noProof/>
            <w:webHidden/>
          </w:rPr>
          <w:fldChar w:fldCharType="separate"/>
        </w:r>
        <w:r>
          <w:rPr>
            <w:noProof/>
            <w:webHidden/>
          </w:rPr>
          <w:t>38</w:t>
        </w:r>
        <w:r>
          <w:rPr>
            <w:noProof/>
            <w:webHidden/>
          </w:rPr>
          <w:fldChar w:fldCharType="end"/>
        </w:r>
      </w:hyperlink>
    </w:p>
    <w:p w14:paraId="19E50F6A" w14:textId="402B598B"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4" w:history="1">
        <w:r w:rsidRPr="00197D1B">
          <w:rPr>
            <w:rStyle w:val="Hyperlink"/>
            <w:noProof/>
            <w14:scene3d>
              <w14:camera w14:prst="orthographicFront"/>
              <w14:lightRig w14:rig="threePt" w14:dir="t">
                <w14:rot w14:lat="0" w14:lon="0" w14:rev="0"/>
              </w14:lightRig>
            </w14:scene3d>
          </w:rPr>
          <w:t>5.1</w:t>
        </w:r>
        <w:r>
          <w:rPr>
            <w:rFonts w:asciiTheme="minorHAnsi" w:eastAsiaTheme="minorEastAsia" w:hAnsiTheme="minorHAnsi"/>
            <w:caps w:val="0"/>
            <w:noProof/>
            <w:kern w:val="2"/>
            <w:szCs w:val="24"/>
            <w:lang w:eastAsia="pt-BR"/>
            <w14:ligatures w14:val="standardContextual"/>
          </w:rPr>
          <w:tab/>
        </w:r>
        <w:r w:rsidRPr="00197D1B">
          <w:rPr>
            <w:rStyle w:val="Hyperlink"/>
            <w:noProof/>
          </w:rPr>
          <w:t>Arquitetura do sistema.</w:t>
        </w:r>
        <w:r>
          <w:rPr>
            <w:noProof/>
            <w:webHidden/>
          </w:rPr>
          <w:tab/>
        </w:r>
        <w:r>
          <w:rPr>
            <w:noProof/>
            <w:webHidden/>
          </w:rPr>
          <w:fldChar w:fldCharType="begin"/>
        </w:r>
        <w:r>
          <w:rPr>
            <w:noProof/>
            <w:webHidden/>
          </w:rPr>
          <w:instrText xml:space="preserve"> PAGEREF _Toc192078444 \h </w:instrText>
        </w:r>
        <w:r>
          <w:rPr>
            <w:noProof/>
            <w:webHidden/>
          </w:rPr>
        </w:r>
        <w:r>
          <w:rPr>
            <w:noProof/>
            <w:webHidden/>
          </w:rPr>
          <w:fldChar w:fldCharType="separate"/>
        </w:r>
        <w:r>
          <w:rPr>
            <w:noProof/>
            <w:webHidden/>
          </w:rPr>
          <w:t>38</w:t>
        </w:r>
        <w:r>
          <w:rPr>
            <w:noProof/>
            <w:webHidden/>
          </w:rPr>
          <w:fldChar w:fldCharType="end"/>
        </w:r>
      </w:hyperlink>
    </w:p>
    <w:p w14:paraId="038D21B7" w14:textId="2CB9F886"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5" w:history="1">
        <w:r w:rsidRPr="00197D1B">
          <w:rPr>
            <w:rStyle w:val="Hyperlink"/>
            <w:noProof/>
            <w14:scene3d>
              <w14:camera w14:prst="orthographicFront"/>
              <w14:lightRig w14:rig="threePt" w14:dir="t">
                <w14:rot w14:lat="0" w14:lon="0" w14:rev="0"/>
              </w14:lightRig>
            </w14:scene3d>
          </w:rPr>
          <w:t>5.2</w:t>
        </w:r>
        <w:r>
          <w:rPr>
            <w:rFonts w:asciiTheme="minorHAnsi" w:eastAsiaTheme="minorEastAsia" w:hAnsiTheme="minorHAnsi"/>
            <w:caps w:val="0"/>
            <w:noProof/>
            <w:kern w:val="2"/>
            <w:szCs w:val="24"/>
            <w:lang w:eastAsia="pt-BR"/>
            <w14:ligatures w14:val="standardContextual"/>
          </w:rPr>
          <w:tab/>
        </w:r>
        <w:r w:rsidRPr="00197D1B">
          <w:rPr>
            <w:rStyle w:val="Hyperlink"/>
            <w:noProof/>
          </w:rPr>
          <w:t>Implementação do Banco de Dados Textual.</w:t>
        </w:r>
        <w:r>
          <w:rPr>
            <w:noProof/>
            <w:webHidden/>
          </w:rPr>
          <w:tab/>
        </w:r>
        <w:r>
          <w:rPr>
            <w:noProof/>
            <w:webHidden/>
          </w:rPr>
          <w:fldChar w:fldCharType="begin"/>
        </w:r>
        <w:r>
          <w:rPr>
            <w:noProof/>
            <w:webHidden/>
          </w:rPr>
          <w:instrText xml:space="preserve"> PAGEREF _Toc192078445 \h </w:instrText>
        </w:r>
        <w:r>
          <w:rPr>
            <w:noProof/>
            <w:webHidden/>
          </w:rPr>
        </w:r>
        <w:r>
          <w:rPr>
            <w:noProof/>
            <w:webHidden/>
          </w:rPr>
          <w:fldChar w:fldCharType="separate"/>
        </w:r>
        <w:r>
          <w:rPr>
            <w:noProof/>
            <w:webHidden/>
          </w:rPr>
          <w:t>38</w:t>
        </w:r>
        <w:r>
          <w:rPr>
            <w:noProof/>
            <w:webHidden/>
          </w:rPr>
          <w:fldChar w:fldCharType="end"/>
        </w:r>
      </w:hyperlink>
    </w:p>
    <w:p w14:paraId="5853128A" w14:textId="08C34AF4"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6" w:history="1">
        <w:r w:rsidRPr="00197D1B">
          <w:rPr>
            <w:rStyle w:val="Hyperlink"/>
            <w:noProof/>
            <w14:scene3d>
              <w14:camera w14:prst="orthographicFront"/>
              <w14:lightRig w14:rig="threePt" w14:dir="t">
                <w14:rot w14:lat="0" w14:lon="0" w14:rev="0"/>
              </w14:lightRig>
            </w14:scene3d>
          </w:rPr>
          <w:t>5.3</w:t>
        </w:r>
        <w:r>
          <w:rPr>
            <w:rFonts w:asciiTheme="minorHAnsi" w:eastAsiaTheme="minorEastAsia" w:hAnsiTheme="minorHAnsi"/>
            <w:caps w:val="0"/>
            <w:noProof/>
            <w:kern w:val="2"/>
            <w:szCs w:val="24"/>
            <w:lang w:eastAsia="pt-BR"/>
            <w14:ligatures w14:val="standardContextual"/>
          </w:rPr>
          <w:tab/>
        </w:r>
        <w:r w:rsidRPr="00197D1B">
          <w:rPr>
            <w:rStyle w:val="Hyperlink"/>
            <w:noProof/>
          </w:rPr>
          <w:t>Desenvolvimento da Interface de usuário.</w:t>
        </w:r>
        <w:r>
          <w:rPr>
            <w:noProof/>
            <w:webHidden/>
          </w:rPr>
          <w:tab/>
        </w:r>
        <w:r>
          <w:rPr>
            <w:noProof/>
            <w:webHidden/>
          </w:rPr>
          <w:fldChar w:fldCharType="begin"/>
        </w:r>
        <w:r>
          <w:rPr>
            <w:noProof/>
            <w:webHidden/>
          </w:rPr>
          <w:instrText xml:space="preserve"> PAGEREF _Toc192078446 \h </w:instrText>
        </w:r>
        <w:r>
          <w:rPr>
            <w:noProof/>
            <w:webHidden/>
          </w:rPr>
        </w:r>
        <w:r>
          <w:rPr>
            <w:noProof/>
            <w:webHidden/>
          </w:rPr>
          <w:fldChar w:fldCharType="separate"/>
        </w:r>
        <w:r>
          <w:rPr>
            <w:noProof/>
            <w:webHidden/>
          </w:rPr>
          <w:t>38</w:t>
        </w:r>
        <w:r>
          <w:rPr>
            <w:noProof/>
            <w:webHidden/>
          </w:rPr>
          <w:fldChar w:fldCharType="end"/>
        </w:r>
      </w:hyperlink>
    </w:p>
    <w:p w14:paraId="05FB26A8" w14:textId="5A6DEC18"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7" w:history="1">
        <w:r w:rsidRPr="00197D1B">
          <w:rPr>
            <w:rStyle w:val="Hyperlink"/>
            <w:noProof/>
            <w14:scene3d>
              <w14:camera w14:prst="orthographicFront"/>
              <w14:lightRig w14:rig="threePt" w14:dir="t">
                <w14:rot w14:lat="0" w14:lon="0" w14:rev="0"/>
              </w14:lightRig>
            </w14:scene3d>
          </w:rPr>
          <w:t>5.4</w:t>
        </w:r>
        <w:r>
          <w:rPr>
            <w:rFonts w:asciiTheme="minorHAnsi" w:eastAsiaTheme="minorEastAsia" w:hAnsiTheme="minorHAnsi"/>
            <w:caps w:val="0"/>
            <w:noProof/>
            <w:kern w:val="2"/>
            <w:szCs w:val="24"/>
            <w:lang w:eastAsia="pt-BR"/>
            <w14:ligatures w14:val="standardContextual"/>
          </w:rPr>
          <w:tab/>
        </w:r>
        <w:r w:rsidRPr="00197D1B">
          <w:rPr>
            <w:rStyle w:val="Hyperlink"/>
            <w:noProof/>
          </w:rPr>
          <w:t>Integração com sistemas de georreferencIamento.</w:t>
        </w:r>
        <w:r>
          <w:rPr>
            <w:noProof/>
            <w:webHidden/>
          </w:rPr>
          <w:tab/>
        </w:r>
        <w:r>
          <w:rPr>
            <w:noProof/>
            <w:webHidden/>
          </w:rPr>
          <w:fldChar w:fldCharType="begin"/>
        </w:r>
        <w:r>
          <w:rPr>
            <w:noProof/>
            <w:webHidden/>
          </w:rPr>
          <w:instrText xml:space="preserve"> PAGEREF _Toc192078447 \h </w:instrText>
        </w:r>
        <w:r>
          <w:rPr>
            <w:noProof/>
            <w:webHidden/>
          </w:rPr>
        </w:r>
        <w:r>
          <w:rPr>
            <w:noProof/>
            <w:webHidden/>
          </w:rPr>
          <w:fldChar w:fldCharType="separate"/>
        </w:r>
        <w:r>
          <w:rPr>
            <w:noProof/>
            <w:webHidden/>
          </w:rPr>
          <w:t>38</w:t>
        </w:r>
        <w:r>
          <w:rPr>
            <w:noProof/>
            <w:webHidden/>
          </w:rPr>
          <w:fldChar w:fldCharType="end"/>
        </w:r>
      </w:hyperlink>
    </w:p>
    <w:p w14:paraId="0F06AB70" w14:textId="41A59B7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8" w:history="1">
        <w:r w:rsidRPr="00197D1B">
          <w:rPr>
            <w:rStyle w:val="Hyperlink"/>
            <w:noProof/>
            <w14:scene3d>
              <w14:camera w14:prst="orthographicFront"/>
              <w14:lightRig w14:rig="threePt" w14:dir="t">
                <w14:rot w14:lat="0" w14:lon="0" w14:rev="0"/>
              </w14:lightRig>
            </w14:scene3d>
          </w:rPr>
          <w:t>5.5</w:t>
        </w:r>
        <w:r>
          <w:rPr>
            <w:rFonts w:asciiTheme="minorHAnsi" w:eastAsiaTheme="minorEastAsia" w:hAnsiTheme="minorHAnsi"/>
            <w:caps w:val="0"/>
            <w:noProof/>
            <w:kern w:val="2"/>
            <w:szCs w:val="24"/>
            <w:lang w:eastAsia="pt-BR"/>
            <w14:ligatures w14:val="standardContextual"/>
          </w:rPr>
          <w:tab/>
        </w:r>
        <w:r w:rsidRPr="00197D1B">
          <w:rPr>
            <w:rStyle w:val="Hyperlink"/>
            <w:noProof/>
          </w:rPr>
          <w:t>Resultados e Discussão:</w:t>
        </w:r>
        <w:r>
          <w:rPr>
            <w:noProof/>
            <w:webHidden/>
          </w:rPr>
          <w:tab/>
        </w:r>
        <w:r>
          <w:rPr>
            <w:noProof/>
            <w:webHidden/>
          </w:rPr>
          <w:fldChar w:fldCharType="begin"/>
        </w:r>
        <w:r>
          <w:rPr>
            <w:noProof/>
            <w:webHidden/>
          </w:rPr>
          <w:instrText xml:space="preserve"> PAGEREF _Toc192078448 \h </w:instrText>
        </w:r>
        <w:r>
          <w:rPr>
            <w:noProof/>
            <w:webHidden/>
          </w:rPr>
        </w:r>
        <w:r>
          <w:rPr>
            <w:noProof/>
            <w:webHidden/>
          </w:rPr>
          <w:fldChar w:fldCharType="separate"/>
        </w:r>
        <w:r>
          <w:rPr>
            <w:noProof/>
            <w:webHidden/>
          </w:rPr>
          <w:t>38</w:t>
        </w:r>
        <w:r>
          <w:rPr>
            <w:noProof/>
            <w:webHidden/>
          </w:rPr>
          <w:fldChar w:fldCharType="end"/>
        </w:r>
      </w:hyperlink>
    </w:p>
    <w:p w14:paraId="0DEBA834" w14:textId="6DDCD88F"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9" w:history="1">
        <w:r w:rsidRPr="00197D1B">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bibliografia</w:t>
        </w:r>
        <w:r>
          <w:rPr>
            <w:noProof/>
            <w:webHidden/>
          </w:rPr>
          <w:tab/>
        </w:r>
        <w:r>
          <w:rPr>
            <w:noProof/>
            <w:webHidden/>
          </w:rPr>
          <w:fldChar w:fldCharType="begin"/>
        </w:r>
        <w:r>
          <w:rPr>
            <w:noProof/>
            <w:webHidden/>
          </w:rPr>
          <w:instrText xml:space="preserve"> PAGEREF _Toc192078449 \h </w:instrText>
        </w:r>
        <w:r>
          <w:rPr>
            <w:noProof/>
            <w:webHidden/>
          </w:rPr>
        </w:r>
        <w:r>
          <w:rPr>
            <w:noProof/>
            <w:webHidden/>
          </w:rPr>
          <w:fldChar w:fldCharType="separate"/>
        </w:r>
        <w:r>
          <w:rPr>
            <w:noProof/>
            <w:webHidden/>
          </w:rPr>
          <w:t>39</w:t>
        </w:r>
        <w:r>
          <w:rPr>
            <w:noProof/>
            <w:webHidden/>
          </w:rPr>
          <w:fldChar w:fldCharType="end"/>
        </w:r>
      </w:hyperlink>
    </w:p>
    <w:p w14:paraId="090660D3" w14:textId="24A0956E"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2078418"/>
      <w:r w:rsidRPr="007C7115">
        <w:lastRenderedPageBreak/>
        <w:t>Introdução</w:t>
      </w:r>
      <w:bookmarkEnd w:id="2"/>
    </w:p>
    <w:p w14:paraId="7994E985" w14:textId="4111853C" w:rsidR="001D772A" w:rsidRDefault="001114BA" w:rsidP="0039774F">
      <w:r>
        <w:t>Segundo</w:t>
      </w:r>
      <w:r w:rsidR="0039774F" w:rsidRPr="0039774F">
        <w:t xml:space="preserve"> uma pesquisa do IBGE</w:t>
      </w:r>
      <w:r w:rsidR="00341B46">
        <w:rPr>
          <w:rStyle w:val="Refdenotaderodap"/>
        </w:rPr>
        <w:footnoteReference w:id="1"/>
      </w:r>
      <w:r w:rsidR="00E5707B">
        <w:t>, em 2019</w:t>
      </w:r>
      <w:r w:rsidR="0039774F" w:rsidRPr="0039774F">
        <w:t xml:space="preserve">, 79% dos municípios brasileiros </w:t>
      </w:r>
      <w:r w:rsidR="00FC72FD" w:rsidRPr="0039774F">
        <w:t>possu</w:t>
      </w:r>
      <w:r w:rsidR="00FC72FD">
        <w:t>íam</w:t>
      </w:r>
      <w:r w:rsidR="0039774F" w:rsidRPr="0039774F">
        <w:t xml:space="preserve"> apenas cadastros urbanos descritivos, apesar das amplas possibilidades oferecidas pela implementação do georreferenciamento nos cadastros imobiliários urbanos. Um georreferenciamento eficaz possibilita, por exemplo, a criação de um cadastro territorial multifinalitário, que serve como base para o desenvolvimento de ferramentas voltadas para a gestão eficiente dos territórios.</w:t>
      </w:r>
    </w:p>
    <w:p w14:paraId="1BED68EA" w14:textId="6D81D86B" w:rsidR="00AC438D" w:rsidRPr="00AC438D" w:rsidRDefault="00AC438D" w:rsidP="00AC438D">
      <w:commentRangeStart w:id="3"/>
      <w:r w:rsidRPr="00AC438D">
        <w:t>De acordo com</w:t>
      </w:r>
      <w:del w:id="4" w:author="Carlos" w:date="2025-03-09T08:35:00Z">
        <w:r w:rsidRPr="00984BD9" w:rsidDel="00950215">
          <w:rPr>
            <w:vanish/>
          </w:rPr>
          <w:delText xml:space="preserve"> </w:delText>
        </w:r>
        <w:r w:rsidR="006311A1" w:rsidRPr="00984BD9" w:rsidDel="00950215">
          <w:rPr>
            <w:rFonts w:cs="Arial"/>
            <w:vanish/>
            <w:szCs w:val="24"/>
          </w:rPr>
          <w:fldChar w:fldCharType="begin"/>
        </w:r>
        <w:r w:rsidR="006311A1" w:rsidRPr="00984BD9" w:rsidDel="00950215">
          <w:rPr>
            <w:rFonts w:cs="Arial"/>
            <w:vanish/>
            <w:szCs w:val="24"/>
          </w:rPr>
          <w:del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delInstrText>
        </w:r>
        <w:r w:rsidR="006311A1" w:rsidRPr="00984BD9" w:rsidDel="00950215">
          <w:rPr>
            <w:rFonts w:cs="Arial"/>
            <w:vanish/>
            <w:szCs w:val="24"/>
          </w:rPr>
          <w:fldChar w:fldCharType="separate"/>
        </w:r>
        <w:r w:rsidR="006311A1" w:rsidRPr="00984BD9" w:rsidDel="00950215">
          <w:rPr>
            <w:rFonts w:cs="Arial"/>
            <w:vanish/>
          </w:rPr>
          <w:delText xml:space="preserve">(Cunha </w:delText>
        </w:r>
        <w:r w:rsidR="006311A1" w:rsidRPr="00984BD9" w:rsidDel="00950215">
          <w:rPr>
            <w:rFonts w:cs="Arial"/>
            <w:i/>
            <w:iCs/>
            <w:vanish/>
          </w:rPr>
          <w:delText>et al.</w:delText>
        </w:r>
        <w:r w:rsidR="006311A1" w:rsidRPr="00984BD9" w:rsidDel="00950215">
          <w:rPr>
            <w:rFonts w:cs="Arial"/>
            <w:vanish/>
          </w:rPr>
          <w:delText>, 2019)</w:delText>
        </w:r>
        <w:r w:rsidR="006311A1" w:rsidRPr="00984BD9" w:rsidDel="00950215">
          <w:rPr>
            <w:rFonts w:cs="Arial"/>
            <w:vanish/>
            <w:szCs w:val="24"/>
          </w:rPr>
          <w:fldChar w:fldCharType="end"/>
        </w:r>
      </w:del>
      <w:commentRangeEnd w:id="3"/>
      <w:r w:rsidR="00950215">
        <w:rPr>
          <w:rFonts w:cs="Arial"/>
          <w:szCs w:val="24"/>
        </w:rPr>
        <w:fldChar w:fldCharType="begin"/>
      </w:r>
      <w:r w:rsidR="00950215">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Pr>
          <w:rFonts w:cs="Arial"/>
          <w:szCs w:val="24"/>
        </w:rPr>
        <w:fldChar w:fldCharType="separate"/>
      </w:r>
      <w:r w:rsidR="00950215">
        <w:rPr>
          <w:rFonts w:cs="Arial"/>
        </w:rPr>
        <w:t xml:space="preserve"> </w:t>
      </w:r>
      <w:r w:rsidR="00950215" w:rsidRPr="006311A1">
        <w:rPr>
          <w:rFonts w:cs="Arial"/>
        </w:rPr>
        <w:t xml:space="preserve">Cunha </w:t>
      </w:r>
      <w:r w:rsidR="00950215" w:rsidRPr="006311A1">
        <w:rPr>
          <w:rFonts w:cs="Arial"/>
          <w:i/>
          <w:iCs/>
        </w:rPr>
        <w:t>et al.</w:t>
      </w:r>
      <w:r w:rsidR="00950215" w:rsidRPr="006311A1">
        <w:rPr>
          <w:rFonts w:cs="Arial"/>
        </w:rPr>
        <w:t xml:space="preserve"> </w:t>
      </w:r>
      <w:r w:rsidR="00950215">
        <w:rPr>
          <w:rFonts w:cs="Arial"/>
        </w:rPr>
        <w:t>(</w:t>
      </w:r>
      <w:r w:rsidR="00950215" w:rsidRPr="006311A1">
        <w:rPr>
          <w:rFonts w:cs="Arial"/>
        </w:rPr>
        <w:t>2019)</w:t>
      </w:r>
      <w:r w:rsidR="00950215">
        <w:rPr>
          <w:rFonts w:cs="Arial"/>
          <w:szCs w:val="24"/>
        </w:rPr>
        <w:fldChar w:fldCharType="end"/>
      </w:r>
      <w:r w:rsidR="00950215">
        <w:rPr>
          <w:rStyle w:val="Refdecomentrio"/>
        </w:rPr>
        <w:commentReference w:id="3"/>
      </w:r>
      <w:r w:rsidR="006311A1">
        <w:rPr>
          <w:rFonts w:cs="Arial"/>
          <w:szCs w:val="24"/>
        </w:rPr>
        <w:t xml:space="preserve">, </w:t>
      </w:r>
      <w:r w:rsidR="00692F44">
        <w:rPr>
          <w:rFonts w:cs="Arial"/>
          <w:szCs w:val="24"/>
        </w:rPr>
        <w:t xml:space="preserve"> </w:t>
      </w:r>
      <w:r w:rsidRPr="00AC438D">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t xml:space="preserve">da República Federativa do Brasil </w:t>
      </w:r>
      <w:r w:rsidRPr="00AC438D">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5C553F8" w:rsidR="001D772A" w:rsidRDefault="00533B1A" w:rsidP="00533B1A">
      <w:r w:rsidRPr="00533B1A">
        <w:t>Diversos fatores contribuem para essa ausência: falta de mão de obra qualificada, elevados custos de georreferenciamento e falta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Default="00CA30C0" w:rsidP="001D772A">
      <w:r w:rsidRPr="00CA30C0">
        <w:t>Em termos de custos, todo o processo de</w:t>
      </w:r>
      <w:commentRangeStart w:id="5"/>
      <w:commentRangeStart w:id="6"/>
      <w:commentRangeEnd w:id="5"/>
      <w:r w:rsidR="00181CF7">
        <w:rPr>
          <w:rStyle w:val="Refdecomentrio"/>
        </w:rPr>
        <w:commentReference w:id="5"/>
      </w:r>
      <w:commentRangeEnd w:id="6"/>
      <w:r w:rsidR="00402610">
        <w:rPr>
          <w:rStyle w:val="Refdecomentrio"/>
        </w:rPr>
        <w:commentReference w:id="6"/>
      </w:r>
      <w:r w:rsidRPr="00CA30C0">
        <w:t xml:space="preserve"> </w:t>
      </w:r>
      <w:r w:rsidR="00897691">
        <w:t>l</w:t>
      </w:r>
      <w:r w:rsidR="00897691" w:rsidRPr="00897691">
        <w:t xml:space="preserve">evantamento </w:t>
      </w:r>
      <w:r w:rsidR="00897691">
        <w:t>g</w:t>
      </w:r>
      <w:r w:rsidR="00897691" w:rsidRPr="00897691">
        <w:t>eorreferenciado</w:t>
      </w:r>
      <w:r w:rsidR="00897691">
        <w:t>,</w:t>
      </w:r>
      <w:r w:rsidRPr="00CA30C0">
        <w:t xml:space="preserve">  elaboração do memorial descritivo, </w:t>
      </w:r>
      <w:r w:rsidR="00A337BA">
        <w:t xml:space="preserve">preparação dos dados, </w:t>
      </w:r>
      <w:r w:rsidRPr="00CA30C0">
        <w:t>análise</w:t>
      </w:r>
      <w:r w:rsidR="00931ADE">
        <w:t xml:space="preserve"> e</w:t>
      </w:r>
      <w:r w:rsidRPr="00CA30C0">
        <w:t xml:space="preserve"> conferência e </w:t>
      </w:r>
      <w:r w:rsidR="006505F3">
        <w:t>cone</w:t>
      </w:r>
      <w:r w:rsidR="004E7BD7">
        <w:t xml:space="preserve">xão com o Cadastro Territorial </w:t>
      </w:r>
      <w:r w:rsidRPr="00CA30C0">
        <w:t xml:space="preserve">pode facilmente alcançar valores na casa de um milhão de reais para um município </w:t>
      </w:r>
      <w:r w:rsidR="00181CF7">
        <w:t xml:space="preserve">de </w:t>
      </w:r>
      <w:r w:rsidR="00AC438D">
        <w:t>pequeno</w:t>
      </w:r>
      <w:r w:rsidR="00181CF7">
        <w:t xml:space="preserve"> porte</w:t>
      </w:r>
      <w:r w:rsidR="00AC438D">
        <w:t xml:space="preserve">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127AE962" w:rsidR="003C23F5" w:rsidRDefault="003C23F5" w:rsidP="001D772A">
      <w:r>
        <w:lastRenderedPageBreak/>
        <w:t>Ess</w:t>
      </w:r>
      <w:r w:rsidR="00CE7C00">
        <w:t>e custo é significativo já que</w:t>
      </w:r>
      <w:r w:rsidR="00E76A5C">
        <w:t>,</w:t>
      </w:r>
      <w:r w:rsidR="00CE7C00">
        <w:t xml:space="preserve"> </w:t>
      </w:r>
      <w:r w:rsidR="001C43E3">
        <w:t xml:space="preserve">segundo estudo técnico da </w:t>
      </w:r>
      <w:r w:rsidR="006D05E7">
        <w:t>Confe</w:t>
      </w:r>
      <w:r w:rsidR="00BA2198">
        <w:t xml:space="preserve">deração Nacional do Municípios - </w:t>
      </w:r>
      <w:r w:rsidR="001C43E3">
        <w:t>CNM</w:t>
      </w:r>
      <w:r w:rsidR="00CC792A">
        <w:t xml:space="preserve">, </w:t>
      </w:r>
      <w:r w:rsidR="00E62F38">
        <w:t>4</w:t>
      </w:r>
      <w:r w:rsidR="00CC792A">
        <w:t>8% dos</w:t>
      </w:r>
      <w:r w:rsidR="001C43E3">
        <w:t xml:space="preserve"> </w:t>
      </w:r>
      <w:r w:rsidR="00CE7C00">
        <w:t xml:space="preserve">municípios </w:t>
      </w:r>
      <w:r w:rsidR="00181CF7">
        <w:t xml:space="preserve">de </w:t>
      </w:r>
      <w:r w:rsidR="00CE7C00">
        <w:t>pequeno</w:t>
      </w:r>
      <w:r w:rsidR="00181CF7">
        <w:t xml:space="preserve"> porte</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181CF7">
        <w:t xml:space="preserve">de pequeno porte no </w:t>
      </w:r>
      <w:r w:rsidR="009B0090">
        <w:t>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507F1098" w:rsidR="00E8487E" w:rsidRDefault="00E8487E" w:rsidP="00145C4C">
      <w:pPr>
        <w:pStyle w:val="Legenda"/>
      </w:pPr>
      <w:bookmarkStart w:id="7" w:name="_Ref191649667"/>
      <w:bookmarkStart w:id="8" w:name="_Ref191818641"/>
      <w:r>
        <w:t xml:space="preserve">Tabela </w:t>
      </w:r>
      <w:fldSimple w:instr=" SEQ Tabela \* ARABIC ">
        <w:r w:rsidR="00E345F1">
          <w:rPr>
            <w:noProof/>
          </w:rPr>
          <w:t>1</w:t>
        </w:r>
      </w:fldSimple>
      <w:bookmarkEnd w:id="7"/>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8"/>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t>Qtd</w:t>
            </w:r>
            <w:proofErr w:type="spellEnd"/>
            <w:r>
              <w:t xml:space="preserve">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145C4C">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12278C7E" w:rsidR="0049185F" w:rsidRDefault="00E64816" w:rsidP="00E64816">
      <w:r w:rsidRPr="00E64816">
        <w:t xml:space="preserve">Outro aspecto relevante na criação de um </w:t>
      </w:r>
      <w:commentRangeStart w:id="9"/>
      <w:r w:rsidRPr="00E64816">
        <w:t xml:space="preserve">Cadastro Técnico Municipal </w:t>
      </w:r>
      <w:commentRangeEnd w:id="9"/>
      <w:r w:rsidR="00181CF7">
        <w:rPr>
          <w:rStyle w:val="Refdecomentrio"/>
        </w:rPr>
        <w:commentReference w:id="9"/>
      </w:r>
      <w:r w:rsidRPr="00E64816">
        <w:t xml:space="preserve">(CTM) é a necessidade de </w:t>
      </w:r>
      <w:commentRangeStart w:id="10"/>
      <w:r w:rsidRPr="00E64816">
        <w:t>mão de obra qualificada</w:t>
      </w:r>
      <w:commentRangeEnd w:id="10"/>
      <w:r w:rsidR="00181CF7">
        <w:rPr>
          <w:rStyle w:val="Refdecomentrio"/>
        </w:rPr>
        <w:commentReference w:id="10"/>
      </w:r>
      <w:r w:rsidRPr="00E64816">
        <w:t>. Embora a maioria das prefeituras disponha de engenheiros em seus quadros, nem todos os profissionais possuem os conhecimentos necessários para a implementação do cadastro.</w:t>
      </w:r>
    </w:p>
    <w:p w14:paraId="1826BC0C" w14:textId="76B8BEEF" w:rsidR="00367551" w:rsidRDefault="00763978" w:rsidP="001D772A">
      <w:commentRangeStart w:id="11"/>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w:t>
      </w:r>
      <w:commentRangeEnd w:id="11"/>
      <w:r w:rsidR="002759D3">
        <w:rPr>
          <w:rStyle w:val="Refdecomentrio"/>
        </w:rPr>
        <w:commentReference w:id="11"/>
      </w:r>
      <w:r w:rsidR="00686F5C" w:rsidRPr="00686F5C">
        <w:t xml:space="preserve">. Além disso, é necessário </w:t>
      </w:r>
      <w:r w:rsidR="00686F5C" w:rsidRPr="00686F5C">
        <w:lastRenderedPageBreak/>
        <w:t>considerar o custo associado à adaptação dos sistemas informatizados para que possam armazenar, processar e exibir as informações geográficas adequadamente.</w:t>
      </w:r>
    </w:p>
    <w:p w14:paraId="704A0FA7" w14:textId="4713A150" w:rsidR="007342A0" w:rsidRDefault="00511ACD" w:rsidP="001D772A">
      <w:r>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commentRangeStart w:id="12"/>
      <w:r w:rsidR="007342A0">
        <w:t>Nas</w:t>
      </w:r>
      <w:r w:rsidR="00D614EF">
        <w:t xml:space="preserve"> visitas às prefeituras </w:t>
      </w:r>
      <w:r w:rsidR="00916036">
        <w:t>foram encontrados</w:t>
      </w:r>
      <w:r w:rsidR="009D6E12">
        <w:t xml:space="preserve"> </w:t>
      </w:r>
      <w:commentRangeEnd w:id="12"/>
      <w:r w:rsidR="002759D3">
        <w:rPr>
          <w:rStyle w:val="Refdecomentrio"/>
        </w:rPr>
        <w:commentReference w:id="12"/>
      </w:r>
      <w:r w:rsidR="009D6E12">
        <w:t>alguns</w:t>
      </w:r>
      <w:r w:rsidR="00916036">
        <w:t xml:space="preserve"> sistemas completos </w:t>
      </w:r>
      <w:r w:rsidR="009D6E12">
        <w:t xml:space="preserve">muito bem </w:t>
      </w:r>
      <w:del w:id="13" w:author="Carlos" w:date="2025-03-09T08:53:00Z">
        <w:r w:rsidR="004F15B1" w:rsidDel="002759D3">
          <w:delText>construídos</w:delText>
        </w:r>
      </w:del>
      <w:ins w:id="14" w:author="Carlos" w:date="2025-03-09T08:53:00Z">
        <w:r w:rsidR="002759D3">
          <w:t>desenvolvidos</w:t>
        </w:r>
      </w:ins>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 xml:space="preserve">Na verdade, </w:t>
      </w:r>
      <w:commentRangeStart w:id="15"/>
      <w:r w:rsidR="00615F30">
        <w:t>t</w:t>
      </w:r>
      <w:r w:rsidR="00ED0064">
        <w:t xml:space="preserve">odos os </w:t>
      </w:r>
      <w:r w:rsidR="00261A33">
        <w:t xml:space="preserve">13 </w:t>
      </w:r>
      <w:r w:rsidR="00ED0064">
        <w:t>sistemas</w:t>
      </w:r>
      <w:r w:rsidR="00261A33">
        <w:t xml:space="preserve"> analisado</w:t>
      </w:r>
      <w:r w:rsidR="00615F30">
        <w:t>s</w:t>
      </w:r>
      <w:commentRangeEnd w:id="15"/>
      <w:r w:rsidR="002759D3">
        <w:rPr>
          <w:rStyle w:val="Refdecomentrio"/>
        </w:rPr>
        <w:commentReference w:id="15"/>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commentRangeStart w:id="16"/>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commentRangeEnd w:id="16"/>
      <w:r w:rsidR="002759D3">
        <w:rPr>
          <w:rStyle w:val="Refdecomentrio"/>
        </w:rPr>
        <w:commentReference w:id="16"/>
      </w:r>
    </w:p>
    <w:p w14:paraId="6495D797" w14:textId="4E2161D0" w:rsidR="00E96561" w:rsidRDefault="00314DB7" w:rsidP="00314DB7">
      <w:commentRangeStart w:id="1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commentRangeEnd w:id="17"/>
      <w:r w:rsidR="002759D3">
        <w:rPr>
          <w:rStyle w:val="Refdecomentrio"/>
        </w:rPr>
        <w:commentReference w:id="17"/>
      </w:r>
    </w:p>
    <w:p w14:paraId="13C604D0" w14:textId="21329416" w:rsidR="001D772A" w:rsidRDefault="00944B4B" w:rsidP="001D772A">
      <w:pPr>
        <w:rPr>
          <w:ins w:id="18"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3B05EFB6" w:rsidR="00282E26" w:rsidRDefault="00282E26">
      <w:pPr>
        <w:rPr>
          <w:rFonts w:cs="Arial"/>
          <w:szCs w:val="24"/>
        </w:rPr>
      </w:pPr>
      <w:r>
        <w:rPr>
          <w:rFonts w:cs="Arial"/>
          <w:szCs w:val="24"/>
        </w:rPr>
        <w:br w:type="page"/>
      </w:r>
    </w:p>
    <w:p w14:paraId="6DC9F68D" w14:textId="77777777" w:rsidR="00E71C58" w:rsidRDefault="00E71C58" w:rsidP="001D772A">
      <w:pPr>
        <w:rPr>
          <w:rFonts w:cs="Arial"/>
          <w:szCs w:val="24"/>
        </w:rPr>
      </w:pPr>
    </w:p>
    <w:p w14:paraId="50EB4385" w14:textId="77777777" w:rsidR="00FD5223" w:rsidRDefault="00FD5223" w:rsidP="00282E26">
      <w:pPr>
        <w:pStyle w:val="Ttulo1"/>
      </w:pPr>
      <w:bookmarkStart w:id="19" w:name="_Toc192078419"/>
      <w:r w:rsidRPr="007C7115">
        <w:t>Justificativa da pesquisa</w:t>
      </w:r>
      <w:bookmarkEnd w:id="19"/>
    </w:p>
    <w:p w14:paraId="456A5BDB" w14:textId="495FF137" w:rsidR="00EB7ED1" w:rsidRDefault="00EB7ED1" w:rsidP="00EB7ED1">
      <w:r>
        <w:t xml:space="preserve">A maioria dos municípios do Brasil dispõe apenas de cadastros </w:t>
      </w:r>
      <w:r w:rsidR="00F23433">
        <w:t>urbanos alfanuméricos convencionais</w:t>
      </w:r>
      <w:r>
        <w:t xml:space="preserve">, que consistem em registros baseados em descrições </w:t>
      </w:r>
      <w:del w:id="20" w:author="Carlos" w:date="2025-03-09T08:57:00Z">
        <w:r w:rsidDel="002759D3">
          <w:delText>escritas</w:delText>
        </w:r>
      </w:del>
      <w:ins w:id="21" w:author="Carlos" w:date="2025-03-09T08:57:00Z">
        <w:r w:rsidR="002759D3">
          <w:t>alfanuméricas</w:t>
        </w:r>
      </w:ins>
      <w:r>
        <w:t xml:space="preserve">, sem a incorporação de informações georreferenciadas. Essa limitação representa um obstáculo para a eficiência da administração pública, uma vez que o georreferenciamento — processo que associa </w:t>
      </w:r>
      <w:del w:id="22" w:author="Carlos" w:date="2025-03-09T08:58:00Z">
        <w:r w:rsidDel="002759D3">
          <w:delText xml:space="preserve">dados </w:delText>
        </w:r>
      </w:del>
      <w:ins w:id="23" w:author="Carlos" w:date="2025-03-09T08:58:00Z">
        <w:r w:rsidR="002759D3">
          <w:t xml:space="preserve">objetos </w:t>
        </w:r>
      </w:ins>
      <w:r>
        <w:t xml:space="preserve">espaciais a coordenadas </w:t>
      </w:r>
      <w:commentRangeStart w:id="24"/>
      <w:r>
        <w:t>geográficas</w:t>
      </w:r>
      <w:commentRangeEnd w:id="24"/>
      <w:r w:rsidR="002759D3">
        <w:rPr>
          <w:rStyle w:val="Refdecomentrio"/>
        </w:rPr>
        <w:commentReference w:id="24"/>
      </w:r>
      <w:r>
        <w:t xml:space="preserve"> — é fundamental para o planejamento urbano, a gestão de recursos e a tomada de decisões estratégicas.</w:t>
      </w:r>
    </w:p>
    <w:p w14:paraId="2DE06F66" w14:textId="746D4F5A" w:rsidR="00E74BC9" w:rsidRDefault="00E74BC9" w:rsidP="00EB7ED1">
      <w:del w:id="25" w:author="Carlos" w:date="2025-03-09T09:00:00Z">
        <w:r w:rsidDel="002759D3">
          <w:delText xml:space="preserve">. </w:delText>
        </w:r>
      </w:del>
      <w:r>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w:t>
      </w:r>
      <w:commentRangeStart w:id="26"/>
      <w:r>
        <w:t>incorretos ou incompletos</w:t>
      </w:r>
      <w:commentRangeEnd w:id="26"/>
      <w:r w:rsidR="008743D9">
        <w:rPr>
          <w:rStyle w:val="Refdecomentrio"/>
        </w:rPr>
        <w:commentReference w:id="26"/>
      </w:r>
      <w:r>
        <w:t xml:space="preserve">,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27" w:name="_Toc192078420"/>
      <w:r w:rsidRPr="007C7115">
        <w:t>Objetivos</w:t>
      </w:r>
      <w:bookmarkEnd w:id="27"/>
      <w:r w:rsidRPr="007C7115">
        <w:t xml:space="preserve"> </w:t>
      </w:r>
    </w:p>
    <w:p w14:paraId="7D38E20D" w14:textId="48F49ABA" w:rsidR="00CF263A" w:rsidDel="008743D9" w:rsidRDefault="00CF263A" w:rsidP="00CF263A">
      <w:pPr>
        <w:pStyle w:val="Ttulo4"/>
        <w:rPr>
          <w:del w:id="28" w:author="Carlos" w:date="2025-03-09T09:03:00Z"/>
        </w:rPr>
      </w:pPr>
      <w:bookmarkStart w:id="29" w:name="_Toc192078421"/>
      <w:del w:id="30" w:author="Carlos" w:date="2025-03-09T09:03:00Z">
        <w:r w:rsidDel="008743D9">
          <w:delText>Objetivo geral</w:delText>
        </w:r>
        <w:bookmarkEnd w:id="29"/>
      </w:del>
    </w:p>
    <w:p w14:paraId="7F6D8CEE" w14:textId="3FCBD108" w:rsidR="008743D9" w:rsidRPr="00FD3599" w:rsidRDefault="008743D9" w:rsidP="008743D9">
      <w:pPr>
        <w:rPr>
          <w:moveTo w:id="31" w:author="Carlos" w:date="2025-03-09T09:04:00Z"/>
          <w:rFonts w:cs="Arial"/>
          <w:szCs w:val="24"/>
        </w:rPr>
      </w:pPr>
      <w:ins w:id="32" w:author="Carlos" w:date="2025-03-09T09:03:00Z">
        <w:r>
          <w:rPr>
            <w:rFonts w:cs="Arial"/>
            <w:szCs w:val="24"/>
          </w:rPr>
          <w:t xml:space="preserve">O objetivo geral desta pesquisa é </w:t>
        </w:r>
      </w:ins>
      <w:del w:id="33" w:author="Carlos" w:date="2025-03-09T09:03:00Z">
        <w:r w:rsidR="002E4487" w:rsidDel="008743D9">
          <w:rPr>
            <w:rFonts w:cs="Arial"/>
            <w:szCs w:val="24"/>
          </w:rPr>
          <w:delText>D</w:delText>
        </w:r>
        <w:r w:rsidR="002E4487" w:rsidRPr="00F22CB0" w:rsidDel="008743D9">
          <w:rPr>
            <w:rFonts w:cs="Arial"/>
            <w:szCs w:val="24"/>
          </w:rPr>
          <w:delText xml:space="preserve">esenvolver </w:delText>
        </w:r>
      </w:del>
      <w:ins w:id="34" w:author="Carlos" w:date="2025-03-09T09:03:00Z">
        <w:r>
          <w:rPr>
            <w:rFonts w:cs="Arial"/>
            <w:szCs w:val="24"/>
          </w:rPr>
          <w:t>d</w:t>
        </w:r>
        <w:r w:rsidRPr="00F22CB0">
          <w:rPr>
            <w:rFonts w:cs="Arial"/>
            <w:szCs w:val="24"/>
          </w:rPr>
          <w:t xml:space="preserve">esenvolver </w:t>
        </w:r>
      </w:ins>
      <w:r w:rsidR="002E4487" w:rsidRPr="00F22CB0">
        <w:rPr>
          <w:rFonts w:cs="Arial"/>
          <w:szCs w:val="24"/>
        </w:rPr>
        <w:t xml:space="preserve">uma metodologia para converter </w:t>
      </w:r>
      <w:r w:rsidR="002E4487">
        <w:rPr>
          <w:rFonts w:cs="Arial"/>
          <w:szCs w:val="24"/>
        </w:rPr>
        <w:t xml:space="preserve">as </w:t>
      </w:r>
      <w:r w:rsidR="002E4487" w:rsidRPr="00F22CB0">
        <w:rPr>
          <w:rFonts w:cs="Arial"/>
          <w:szCs w:val="24"/>
        </w:rPr>
        <w:t xml:space="preserve">descrições alfanuméricas de um cadastro em objetos geográficos e </w:t>
      </w:r>
      <w:proofErr w:type="spellStart"/>
      <w:r w:rsidR="002E4487" w:rsidRPr="00F22CB0">
        <w:rPr>
          <w:rFonts w:cs="Arial"/>
          <w:szCs w:val="24"/>
        </w:rPr>
        <w:t>georreferenciá-los</w:t>
      </w:r>
      <w:ins w:id="35" w:author="Carlos" w:date="2025-03-09T09:03:00Z">
        <w:r>
          <w:rPr>
            <w:rFonts w:cs="Arial"/>
            <w:szCs w:val="24"/>
          </w:rPr>
          <w:t>.</w:t>
        </w:r>
      </w:ins>
      <w:del w:id="36" w:author="Carlos" w:date="2025-03-09T09:03:00Z">
        <w:r w:rsidR="002E4487" w:rsidRPr="00F22CB0" w:rsidDel="008743D9">
          <w:rPr>
            <w:rFonts w:cs="Arial"/>
            <w:szCs w:val="24"/>
          </w:rPr>
          <w:delText>,</w:delText>
        </w:r>
      </w:del>
      <w:ins w:id="37" w:author="Carlos" w:date="2025-03-09T09:04:00Z">
        <w:r>
          <w:rPr>
            <w:rFonts w:cs="Arial"/>
            <w:szCs w:val="24"/>
          </w:rPr>
          <w:t>Tendo</w:t>
        </w:r>
        <w:proofErr w:type="spellEnd"/>
        <w:r>
          <w:rPr>
            <w:rFonts w:cs="Arial"/>
            <w:szCs w:val="24"/>
          </w:rPr>
          <w:t xml:space="preserve"> como </w:t>
        </w:r>
      </w:ins>
      <w:moveToRangeStart w:id="38" w:author="Carlos" w:date="2025-03-09T09:04:00Z" w:name="move192403476"/>
      <w:moveTo w:id="39" w:author="Carlos" w:date="2025-03-09T09:04:00Z">
        <w:del w:id="40" w:author="Carlos" w:date="2025-03-09T09:04:00Z">
          <w:r w:rsidDel="008743D9">
            <w:delText>O</w:delText>
          </w:r>
        </w:del>
      </w:moveTo>
      <w:ins w:id="41" w:author="Carlos" w:date="2025-03-09T09:04:00Z">
        <w:r>
          <w:t>o</w:t>
        </w:r>
      </w:ins>
      <w:moveTo w:id="42" w:author="Carlos" w:date="2025-03-09T09:04:00Z">
        <w:r>
          <w:t>bjetivos específicos</w:t>
        </w:r>
      </w:moveTo>
    </w:p>
    <w:moveToRangeEnd w:id="38"/>
    <w:p w14:paraId="2D55AD19" w14:textId="5FDC5FF9" w:rsidR="00554D58" w:rsidRPr="00554D58" w:rsidDel="008743D9" w:rsidRDefault="00554D58" w:rsidP="00554D58">
      <w:pPr>
        <w:rPr>
          <w:del w:id="43" w:author="Carlos" w:date="2025-03-09T09:04:00Z"/>
        </w:rPr>
      </w:pPr>
    </w:p>
    <w:p w14:paraId="63F948B5" w14:textId="373468C6" w:rsidR="00FD5223" w:rsidRPr="00FD3599" w:rsidDel="008743D9" w:rsidRDefault="00FD3599">
      <w:pPr>
        <w:rPr>
          <w:moveFrom w:id="44" w:author="Carlos" w:date="2025-03-09T09:04:00Z"/>
          <w:rFonts w:cs="Arial"/>
          <w:szCs w:val="24"/>
        </w:rPr>
        <w:pPrChange w:id="45" w:author="Carlos" w:date="2025-03-09T09:04:00Z">
          <w:pPr>
            <w:pStyle w:val="Ttulo4"/>
          </w:pPr>
        </w:pPrChange>
      </w:pPr>
      <w:bookmarkStart w:id="46" w:name="_Toc192078422"/>
      <w:moveFromRangeStart w:id="47" w:author="Carlos" w:date="2025-03-09T09:04:00Z" w:name="move192403476"/>
      <w:moveFrom w:id="48" w:author="Carlos" w:date="2025-03-09T09:04:00Z">
        <w:r w:rsidDel="008743D9">
          <w:t>Objetivos específicos</w:t>
        </w:r>
        <w:bookmarkEnd w:id="46"/>
      </w:moveFrom>
    </w:p>
    <w:moveFromRangeEnd w:id="47"/>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lastRenderedPageBreak/>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094C9246" w14:textId="77777777" w:rsidR="00822C8B" w:rsidRDefault="00822C8B">
      <w:pPr>
        <w:rPr>
          <w:rFonts w:eastAsiaTheme="majorEastAsia" w:cstheme="majorBidi"/>
          <w:b/>
          <w:caps/>
          <w:szCs w:val="32"/>
        </w:rPr>
      </w:pPr>
      <w:r>
        <w:br w:type="page"/>
      </w:r>
    </w:p>
    <w:p w14:paraId="2EB34E52" w14:textId="32A1EEA2" w:rsidR="001D772A" w:rsidRDefault="006F2A4B" w:rsidP="000B085C">
      <w:pPr>
        <w:pStyle w:val="Ttulo1"/>
      </w:pPr>
      <w:bookmarkStart w:id="49" w:name="_Toc192078423"/>
      <w:r>
        <w:lastRenderedPageBreak/>
        <w:t>fundamentação teórica</w:t>
      </w:r>
      <w:bookmarkEnd w:id="49"/>
    </w:p>
    <w:p w14:paraId="2FD06074" w14:textId="0587EC36" w:rsidR="001D772A" w:rsidRDefault="001D772A" w:rsidP="001D772A">
      <w:commentRangeStart w:id="50"/>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commentRangeEnd w:id="50"/>
      <w:r w:rsidR="008743D9">
        <w:rPr>
          <w:rStyle w:val="Refdecomentrio"/>
        </w:rPr>
        <w:commentReference w:id="50"/>
      </w:r>
    </w:p>
    <w:p w14:paraId="1BCF1F9E" w14:textId="7018E9DB" w:rsidR="001D772A" w:rsidRPr="00287CAA" w:rsidRDefault="00287CAA" w:rsidP="00287CAA">
      <w:commentRangeStart w:id="51"/>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commentRangeEnd w:id="51"/>
      <w:r w:rsidR="008743D9">
        <w:rPr>
          <w:rStyle w:val="Refdecomentrio"/>
        </w:rPr>
        <w:commentReference w:id="51"/>
      </w:r>
    </w:p>
    <w:p w14:paraId="73FCB627" w14:textId="77777777" w:rsidR="001D772A" w:rsidRDefault="001D772A" w:rsidP="000B085C">
      <w:pPr>
        <w:pStyle w:val="Ttulo2"/>
      </w:pPr>
      <w:bookmarkStart w:id="52" w:name="_Toc192078424"/>
      <w:r>
        <w:t>O CIATA</w:t>
      </w:r>
      <w:bookmarkEnd w:id="52"/>
    </w:p>
    <w:p w14:paraId="40E4FA7E" w14:textId="50CA9087"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é considerado a primeira iniciativa de criação de uma metodologia de organização de cadastros urbanos do Brasil. Mais do que uma simples modelagem dos dados</w:t>
      </w:r>
      <w:ins w:id="53" w:author="Carlos" w:date="2025-03-09T09:07:00Z">
        <w:r w:rsidR="008743D9">
          <w:t>,</w:t>
        </w:r>
      </w:ins>
      <w:r w:rsidRPr="00B322C5">
        <w:t xml:space="preserve">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54" w:name="_Toc183090298"/>
      <w:bookmarkStart w:id="55" w:name="_Toc192078425"/>
      <w:r w:rsidRPr="00B322C5">
        <w:t xml:space="preserve">Modelo </w:t>
      </w:r>
      <w:r w:rsidRPr="00467B9C">
        <w:t>conceitual</w:t>
      </w:r>
      <w:bookmarkEnd w:id="54"/>
      <w:r>
        <w:t xml:space="preserve"> </w:t>
      </w:r>
      <w:r w:rsidR="00A35335">
        <w:t>d</w:t>
      </w:r>
      <w:r>
        <w:t xml:space="preserve">o </w:t>
      </w:r>
      <w:r w:rsidR="00A35335">
        <w:t>CIATA</w:t>
      </w:r>
      <w:bookmarkEnd w:id="55"/>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56" w:name="_Toc183090299"/>
      <w:bookmarkStart w:id="57" w:name="_Ref191671060"/>
      <w:bookmarkStart w:id="58" w:name="_Toc192078426"/>
      <w:r w:rsidRPr="00B322C5">
        <w:t>C</w:t>
      </w:r>
      <w:r w:rsidR="00C77235">
        <w:t>ontext</w:t>
      </w:r>
      <w:r w:rsidR="00AE4395">
        <w:t xml:space="preserve">o </w:t>
      </w:r>
      <w:r w:rsidRPr="00B322C5">
        <w:t>H</w:t>
      </w:r>
      <w:r w:rsidR="00AE4395">
        <w:t>istórico e</w:t>
      </w:r>
      <w:r w:rsidRPr="00B322C5">
        <w:t xml:space="preserve"> T</w:t>
      </w:r>
      <w:bookmarkEnd w:id="56"/>
      <w:r w:rsidR="00AE4395">
        <w:t xml:space="preserve">ecnológico do </w:t>
      </w:r>
      <w:r>
        <w:t>CIATA</w:t>
      </w:r>
      <w:bookmarkEnd w:id="57"/>
      <w:bookmarkEnd w:id="58"/>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59" w:name="_Toc183090300"/>
      <w:bookmarkStart w:id="60" w:name="_Toc192078427"/>
      <w:r w:rsidRPr="00B322C5">
        <w:lastRenderedPageBreak/>
        <w:t>Custo dos equipamentos</w:t>
      </w:r>
      <w:bookmarkEnd w:id="59"/>
      <w:bookmarkEnd w:id="60"/>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61" w:name="_Toc183090301"/>
      <w:bookmarkStart w:id="62" w:name="_Toc192078428"/>
      <w:r w:rsidRPr="00B322C5">
        <w:t>Memória secundária LIMITADA</w:t>
      </w:r>
      <w:bookmarkEnd w:id="61"/>
      <w:bookmarkEnd w:id="62"/>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2A64B31D" w:rsidR="004409CC" w:rsidRPr="00B322C5" w:rsidRDefault="00FE67E3" w:rsidP="00FE67E3">
      <w:r w:rsidRPr="00FE67E3">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FE67E3">
        <w:lastRenderedPageBreak/>
        <w:t>endereço, entre outros. A chave geralmente não possui referência a nenhum atributo da tabela ou externo a ela.</w:t>
      </w:r>
    </w:p>
    <w:p w14:paraId="6CA4E9C0" w14:textId="5280B126" w:rsidR="004409CC" w:rsidRDefault="00FD3047" w:rsidP="00FD3047">
      <w:r w:rsidRPr="00FD3047">
        <w:t xml:space="preserve">Devido à necessidade de economizar espaço nos registros na época, a criação de identificadores únicos que gastassem bytes extras era inviável. </w:t>
      </w:r>
      <w:r>
        <w:t>Dessa forma</w:t>
      </w:r>
      <w:r w:rsidRPr="00FD3047">
        <w:t xml:space="preserve">, </w:t>
      </w:r>
      <w:r>
        <w:t xml:space="preserve">surgiu </w:t>
      </w:r>
      <w:r w:rsidRPr="00FD3047">
        <w:t>uma das principais características do CIATA</w:t>
      </w:r>
      <w:r>
        <w:t>, que</w:t>
      </w:r>
      <w:r w:rsidRPr="00FD3047">
        <w:t xml:space="preserve"> é o uso de atributos reais, organizados de forma hierárquica para formar uma chave com semântica, onde cada parte da chave possui também uma informação relevante (</w:t>
      </w:r>
      <w:commentRangeStart w:id="63"/>
      <w:r w:rsidRPr="00FD3047">
        <w:t>Figura 1</w:t>
      </w:r>
      <w:commentRangeEnd w:id="63"/>
      <w:r w:rsidR="00D50A5F">
        <w:rPr>
          <w:rStyle w:val="Refdecomentrio"/>
        </w:rPr>
        <w:commentReference w:id="63"/>
      </w:r>
      <w:r w:rsidRPr="00FD3047">
        <w:t xml:space="preserve"> e Figura 2).</w:t>
      </w:r>
    </w:p>
    <w:p w14:paraId="172D3DAF" w14:textId="1617369B" w:rsidR="000B0A53" w:rsidRPr="000B0A53" w:rsidRDefault="005E2697" w:rsidP="005E2697">
      <w:r w:rsidRPr="005E2697">
        <w:t>Observa-se</w:t>
      </w:r>
      <w:r>
        <w:t xml:space="preserve"> nessas figuras</w:t>
      </w:r>
      <w:r w:rsidRPr="005E2697">
        <w:t xml:space="preserve"> que a formação da chave </w:t>
      </w:r>
      <w:r w:rsidRPr="005E2697">
        <w:rPr>
          <w:i/>
        </w:rPr>
        <w:t>per se</w:t>
      </w:r>
      <w:r w:rsidRPr="005E2697">
        <w:t xml:space="preserve"> incorporava dados que referenciavam atributos como distrito, setor, quadra e lote. Embora essa técnica seja considerada obsoleta nos dias atuais, ela era comum na época da implementação do CIATA.</w:t>
      </w:r>
    </w:p>
    <w:p w14:paraId="39E01EA4" w14:textId="77777777" w:rsidR="00B44974" w:rsidRPr="00B322C5" w:rsidRDefault="00B44974" w:rsidP="004409CC">
      <w:pPr>
        <w:rPr>
          <w:rFonts w:cs="Arial"/>
          <w:szCs w:val="24"/>
        </w:rPr>
      </w:pPr>
    </w:p>
    <w:p w14:paraId="0DA85EF8" w14:textId="4A46737F" w:rsidR="004409CC" w:rsidRPr="00B322C5" w:rsidRDefault="004409CC" w:rsidP="00145C4C">
      <w:pPr>
        <w:pStyle w:val="Legenda"/>
      </w:pPr>
      <w:bookmarkStart w:id="64" w:name="_Ref182853867"/>
      <w:r w:rsidRPr="00B322C5">
        <w:t xml:space="preserve">Figura </w:t>
      </w:r>
      <w:fldSimple w:instr=" SEQ Figura \* ARABIC ">
        <w:r w:rsidR="00CA2BE0">
          <w:rPr>
            <w:noProof/>
          </w:rPr>
          <w:t>1</w:t>
        </w:r>
      </w:fldSimple>
      <w:bookmarkEnd w:id="64"/>
      <w:r w:rsidRPr="00B322C5">
        <w:t>:Formação da chave do imóvel no CIATA</w:t>
      </w:r>
    </w:p>
    <w:tbl>
      <w:tblPr>
        <w:tblStyle w:val="TabeladeGrade5Escura-nfase11"/>
        <w:tblW w:w="4815" w:type="dxa"/>
        <w:jc w:val="center"/>
        <w:tblLook w:val="04A0" w:firstRow="1" w:lastRow="0" w:firstColumn="1" w:lastColumn="0" w:noHBand="0" w:noVBand="1"/>
      </w:tblPr>
      <w:tblGrid>
        <w:gridCol w:w="1413"/>
        <w:gridCol w:w="1701"/>
        <w:gridCol w:w="1941"/>
      </w:tblGrid>
      <w:tr w:rsidR="00152210" w:rsidRPr="00E8682C" w14:paraId="77A601ED" w14:textId="77777777" w:rsidTr="00452C1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E8682C" w:rsidRDefault="00D43CB3" w:rsidP="00950215">
            <w:pPr>
              <w:ind w:firstLine="0"/>
              <w:jc w:val="left"/>
              <w:rPr>
                <w:rFonts w:ascii="Times New Roman" w:eastAsia="Times New Roman" w:hAnsi="Times New Roman" w:cs="Times New Roman"/>
                <w:sz w:val="20"/>
                <w:szCs w:val="24"/>
                <w:lang w:eastAsia="pt-BR"/>
              </w:rPr>
            </w:pPr>
            <w:r>
              <w:t>Posição</w:t>
            </w:r>
          </w:p>
        </w:tc>
        <w:tc>
          <w:tcPr>
            <w:tcW w:w="1701" w:type="dxa"/>
            <w:noWrap/>
            <w:hideMark/>
          </w:tcPr>
          <w:p w14:paraId="09F1BBD8" w14:textId="3CF8B35F" w:rsidR="00152210" w:rsidRPr="00E8682C"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t>Tamanho</w:t>
            </w:r>
          </w:p>
        </w:tc>
        <w:tc>
          <w:tcPr>
            <w:tcW w:w="1701" w:type="dxa"/>
          </w:tcPr>
          <w:p w14:paraId="19C00C56" w14:textId="2B970538" w:rsidR="00152210" w:rsidRPr="00E8682C"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w:t>
            </w:r>
            <w:r w:rsidR="00D43CB3">
              <w:t>Descrição</w:t>
            </w:r>
          </w:p>
        </w:tc>
      </w:tr>
      <w:tr w:rsidR="00152210" w:rsidRPr="00E8682C" w14:paraId="1DB02790"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13233B" w:rsidRDefault="00D43CB3" w:rsidP="00950215">
            <w:pPr>
              <w:ind w:firstLine="0"/>
              <w:jc w:val="left"/>
              <w:rPr>
                <w:rFonts w:ascii="Times New Roman" w:eastAsia="Times New Roman" w:hAnsi="Times New Roman" w:cs="Times New Roman"/>
                <w:sz w:val="22"/>
                <w:szCs w:val="20"/>
                <w:lang w:eastAsia="pt-BR"/>
              </w:rPr>
            </w:pPr>
            <w:r>
              <w:rPr>
                <w:sz w:val="22"/>
                <w:szCs w:val="20"/>
              </w:rPr>
              <w:t>1</w:t>
            </w:r>
          </w:p>
        </w:tc>
        <w:tc>
          <w:tcPr>
            <w:tcW w:w="1701" w:type="dxa"/>
            <w:noWrap/>
            <w:hideMark/>
          </w:tcPr>
          <w:p w14:paraId="6C6FEF38" w14:textId="226C3421" w:rsidR="00152210" w:rsidRPr="00ED3309"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3648B0B7" w14:textId="07E2B42C" w:rsidR="00152210" w:rsidRPr="00E8682C"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Distrito</w:t>
            </w:r>
          </w:p>
        </w:tc>
      </w:tr>
      <w:tr w:rsidR="00152210" w:rsidRPr="00E8682C" w14:paraId="4C85E9F4"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13233B" w:rsidRDefault="0005334F" w:rsidP="00950215">
            <w:pPr>
              <w:ind w:firstLine="0"/>
              <w:jc w:val="left"/>
              <w:rPr>
                <w:rFonts w:ascii="Times New Roman" w:eastAsia="Times New Roman" w:hAnsi="Times New Roman" w:cs="Times New Roman"/>
                <w:sz w:val="22"/>
                <w:szCs w:val="20"/>
                <w:lang w:eastAsia="pt-BR"/>
              </w:rPr>
            </w:pPr>
            <w:r>
              <w:rPr>
                <w:sz w:val="22"/>
                <w:szCs w:val="20"/>
              </w:rPr>
              <w:t>3</w:t>
            </w:r>
          </w:p>
        </w:tc>
        <w:tc>
          <w:tcPr>
            <w:tcW w:w="1701" w:type="dxa"/>
            <w:noWrap/>
            <w:hideMark/>
          </w:tcPr>
          <w:p w14:paraId="024840CD" w14:textId="74C0DA90" w:rsidR="00152210" w:rsidRPr="00ED3309"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28EAA342" w14:textId="2F587791" w:rsidR="00152210"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Setor</w:t>
            </w:r>
          </w:p>
        </w:tc>
      </w:tr>
      <w:tr w:rsidR="00152210" w:rsidRPr="00E8682C" w14:paraId="7D2D776A"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13233B" w:rsidRDefault="0005334F" w:rsidP="00950215">
            <w:pPr>
              <w:ind w:firstLine="0"/>
              <w:jc w:val="left"/>
              <w:rPr>
                <w:rFonts w:ascii="Times New Roman" w:eastAsia="Times New Roman" w:hAnsi="Times New Roman" w:cs="Times New Roman"/>
                <w:sz w:val="22"/>
                <w:szCs w:val="20"/>
                <w:lang w:eastAsia="pt-BR"/>
              </w:rPr>
            </w:pPr>
            <w:r>
              <w:rPr>
                <w:sz w:val="22"/>
                <w:szCs w:val="20"/>
              </w:rPr>
              <w:t>5</w:t>
            </w:r>
          </w:p>
        </w:tc>
        <w:tc>
          <w:tcPr>
            <w:tcW w:w="1701" w:type="dxa"/>
            <w:noWrap/>
            <w:hideMark/>
          </w:tcPr>
          <w:p w14:paraId="1B3F9020" w14:textId="5E99C028" w:rsidR="00152210" w:rsidRPr="00ED3309"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4D3B7612" w14:textId="76916F7A" w:rsidR="00152210" w:rsidRPr="00E8682C"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Quadra/Logradouro</w:t>
            </w:r>
          </w:p>
        </w:tc>
      </w:tr>
      <w:tr w:rsidR="00152210" w:rsidRPr="00E8682C" w14:paraId="2E279119"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13233B" w:rsidRDefault="00123A0E" w:rsidP="00950215">
            <w:pPr>
              <w:ind w:firstLine="0"/>
              <w:jc w:val="left"/>
              <w:rPr>
                <w:rFonts w:ascii="Times New Roman" w:eastAsia="Times New Roman" w:hAnsi="Times New Roman" w:cs="Times New Roman"/>
                <w:sz w:val="22"/>
                <w:szCs w:val="20"/>
                <w:lang w:eastAsia="pt-BR"/>
              </w:rPr>
            </w:pPr>
            <w:r>
              <w:rPr>
                <w:sz w:val="22"/>
                <w:szCs w:val="20"/>
              </w:rPr>
              <w:t>8</w:t>
            </w:r>
          </w:p>
        </w:tc>
        <w:tc>
          <w:tcPr>
            <w:tcW w:w="1701" w:type="dxa"/>
            <w:noWrap/>
            <w:hideMark/>
          </w:tcPr>
          <w:p w14:paraId="5D41A902" w14:textId="21E682D0" w:rsidR="00152210" w:rsidRPr="00ED3309"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3AFD9AC7" w14:textId="5E9C8531" w:rsidR="00152210" w:rsidRPr="00E8682C"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Lote/UI</w:t>
            </w:r>
          </w:p>
        </w:tc>
      </w:tr>
      <w:tr w:rsidR="00152210" w:rsidRPr="00E8682C" w14:paraId="17C4D8C3"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13233B" w:rsidRDefault="00123A0E" w:rsidP="00950215">
            <w:pPr>
              <w:ind w:firstLine="0"/>
              <w:jc w:val="left"/>
              <w:rPr>
                <w:rFonts w:ascii="Times New Roman" w:eastAsia="Times New Roman" w:hAnsi="Times New Roman" w:cs="Times New Roman"/>
                <w:sz w:val="22"/>
                <w:szCs w:val="20"/>
                <w:lang w:eastAsia="pt-BR"/>
              </w:rPr>
            </w:pPr>
            <w:r>
              <w:rPr>
                <w:sz w:val="22"/>
                <w:szCs w:val="20"/>
              </w:rPr>
              <w:t>11</w:t>
            </w:r>
          </w:p>
        </w:tc>
        <w:tc>
          <w:tcPr>
            <w:tcW w:w="1701" w:type="dxa"/>
            <w:noWrap/>
          </w:tcPr>
          <w:p w14:paraId="0430D699" w14:textId="7C3EB117" w:rsidR="00152210" w:rsidRPr="00ED3309"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4</w:t>
            </w:r>
          </w:p>
        </w:tc>
        <w:tc>
          <w:tcPr>
            <w:tcW w:w="1701" w:type="dxa"/>
          </w:tcPr>
          <w:p w14:paraId="4339B440" w14:textId="0970597D" w:rsidR="00152210" w:rsidRPr="00E8682C"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UI</w:t>
            </w:r>
          </w:p>
        </w:tc>
      </w:tr>
    </w:tbl>
    <w:p w14:paraId="23B63BD1" w14:textId="77777777" w:rsidR="004409CC" w:rsidRPr="00B322C5" w:rsidRDefault="004409CC" w:rsidP="00145C4C">
      <w:pPr>
        <w:pStyle w:val="Legenda"/>
      </w:pPr>
    </w:p>
    <w:p w14:paraId="21218111" w14:textId="09459EFE" w:rsidR="004409CC" w:rsidRPr="00B322C5" w:rsidRDefault="004409CC" w:rsidP="00145C4C">
      <w:pPr>
        <w:pStyle w:val="Legenda"/>
      </w:pPr>
      <w:bookmarkStart w:id="65" w:name="_Ref182853822"/>
      <w:r w:rsidRPr="00B322C5">
        <w:t xml:space="preserve">Figura </w:t>
      </w:r>
      <w:fldSimple w:instr=" SEQ Figura \* ARABIC ">
        <w:r w:rsidR="00CA2BE0">
          <w:rPr>
            <w:noProof/>
          </w:rPr>
          <w:t>2</w:t>
        </w:r>
      </w:fldSimple>
      <w:r w:rsidRPr="00B322C5">
        <w:t>:Trecho do manual do CIATA</w:t>
      </w:r>
      <w:bookmarkEnd w:id="65"/>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66" w:name="_Toc183090302"/>
      <w:bookmarkStart w:id="67" w:name="_Toc192078429"/>
      <w:r w:rsidRPr="00B322C5">
        <w:t xml:space="preserve">Linguagens de programação </w:t>
      </w:r>
      <w:proofErr w:type="spellStart"/>
      <w:r w:rsidRPr="00B322C5">
        <w:t>Pré-SGBDs</w:t>
      </w:r>
      <w:bookmarkEnd w:id="66"/>
      <w:bookmarkEnd w:id="67"/>
      <w:proofErr w:type="spellEnd"/>
    </w:p>
    <w:p w14:paraId="72B4FEEC" w14:textId="77777777" w:rsidR="004409CC" w:rsidRPr="00B322C5" w:rsidRDefault="004409CC" w:rsidP="004409CC">
      <w:r w:rsidRPr="00B322C5">
        <w:t xml:space="preserve">As linguagens de programação dominantes na época em que o CIATA foi definido eram COBOL, LISP e FORTRAN. Nenhuma dessas linguagens possuía </w:t>
      </w:r>
      <w:r w:rsidRPr="00B322C5">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68"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69" w:name="_Toc192078430"/>
      <w:r>
        <w:rPr>
          <w:lang w:val="en-US"/>
        </w:rPr>
        <w:t xml:space="preserve">O </w:t>
      </w:r>
      <w:r w:rsidR="001D772A" w:rsidRPr="00AF480A">
        <w:rPr>
          <w:lang w:val="en-US"/>
        </w:rPr>
        <w:t xml:space="preserve">CIATA </w:t>
      </w:r>
      <w:r w:rsidR="00104F9F">
        <w:rPr>
          <w:lang w:val="en-US"/>
        </w:rPr>
        <w:t xml:space="preserve">e o </w:t>
      </w:r>
      <w:r w:rsidR="00104F9F" w:rsidRPr="00D50A5F">
        <w:rPr>
          <w:i/>
          <w:lang w:val="en-US"/>
          <w:rPrChange w:id="70" w:author="Carlos" w:date="2025-03-09T09:15:00Z">
            <w:rPr>
              <w:lang w:val="en-US"/>
            </w:rPr>
          </w:rPrChange>
        </w:rPr>
        <w:t>Fit</w:t>
      </w:r>
      <w:r w:rsidR="001D772A" w:rsidRPr="00D50A5F">
        <w:rPr>
          <w:i/>
          <w:lang w:val="en-US"/>
          <w:rPrChange w:id="71" w:author="Carlos" w:date="2025-03-09T09:15:00Z">
            <w:rPr>
              <w:lang w:val="en-US"/>
            </w:rPr>
          </w:rPrChange>
        </w:rPr>
        <w:t>-F</w:t>
      </w:r>
      <w:r w:rsidR="00104F9F" w:rsidRPr="00D50A5F">
        <w:rPr>
          <w:i/>
          <w:lang w:val="en-US"/>
          <w:rPrChange w:id="72" w:author="Carlos" w:date="2025-03-09T09:15:00Z">
            <w:rPr>
              <w:lang w:val="en-US"/>
            </w:rPr>
          </w:rPrChange>
        </w:rPr>
        <w:t>or</w:t>
      </w:r>
      <w:r w:rsidR="001D772A" w:rsidRPr="00D50A5F">
        <w:rPr>
          <w:i/>
          <w:lang w:val="en-US"/>
          <w:rPrChange w:id="73" w:author="Carlos" w:date="2025-03-09T09:15:00Z">
            <w:rPr>
              <w:lang w:val="en-US"/>
            </w:rPr>
          </w:rPrChange>
        </w:rPr>
        <w:t>-P</w:t>
      </w:r>
      <w:r w:rsidR="00104F9F" w:rsidRPr="00D50A5F">
        <w:rPr>
          <w:i/>
          <w:lang w:val="en-US"/>
          <w:rPrChange w:id="74" w:author="Carlos" w:date="2025-03-09T09:15:00Z">
            <w:rPr>
              <w:lang w:val="en-US"/>
            </w:rPr>
          </w:rPrChange>
        </w:rPr>
        <w:t>urpose</w:t>
      </w:r>
      <w:r w:rsidR="00104F9F">
        <w:rPr>
          <w:lang w:val="en-US"/>
        </w:rPr>
        <w:t xml:space="preserve"> </w:t>
      </w:r>
      <w:commentRangeStart w:id="75"/>
      <w:r w:rsidR="001D772A" w:rsidRPr="00D50A5F">
        <w:rPr>
          <w:i/>
          <w:lang w:val="en-US"/>
          <w:rPrChange w:id="76" w:author="Carlos" w:date="2025-03-09T09:15:00Z">
            <w:rPr>
              <w:lang w:val="en-US"/>
            </w:rPr>
          </w:rPrChange>
        </w:rPr>
        <w:t>L</w:t>
      </w:r>
      <w:r w:rsidR="00104F9F" w:rsidRPr="00D50A5F">
        <w:rPr>
          <w:i/>
          <w:lang w:val="en-US"/>
          <w:rPrChange w:id="77" w:author="Carlos" w:date="2025-03-09T09:15:00Z">
            <w:rPr>
              <w:lang w:val="en-US"/>
            </w:rPr>
          </w:rPrChange>
        </w:rPr>
        <w:t>and</w:t>
      </w:r>
      <w:r w:rsidR="001D772A" w:rsidRPr="00D50A5F">
        <w:rPr>
          <w:i/>
          <w:lang w:val="en-US"/>
          <w:rPrChange w:id="78" w:author="Carlos" w:date="2025-03-09T09:15:00Z">
            <w:rPr>
              <w:lang w:val="en-US"/>
            </w:rPr>
          </w:rPrChange>
        </w:rPr>
        <w:t xml:space="preserve"> A</w:t>
      </w:r>
      <w:r w:rsidR="00CF288B" w:rsidRPr="00D50A5F">
        <w:rPr>
          <w:i/>
          <w:lang w:val="en-US"/>
          <w:rPrChange w:id="79" w:author="Carlos" w:date="2025-03-09T09:15:00Z">
            <w:rPr>
              <w:lang w:val="en-US"/>
            </w:rPr>
          </w:rPrChange>
        </w:rPr>
        <w:t>dministration</w:t>
      </w:r>
      <w:r w:rsidR="001D772A">
        <w:rPr>
          <w:lang w:val="en-US"/>
        </w:rPr>
        <w:t xml:space="preserve"> </w:t>
      </w:r>
      <w:commentRangeEnd w:id="75"/>
      <w:r w:rsidR="00D50A5F">
        <w:rPr>
          <w:rStyle w:val="Refdecomentrio"/>
          <w:rFonts w:eastAsiaTheme="minorHAnsi" w:cstheme="minorBidi"/>
          <w:b w:val="0"/>
        </w:rPr>
        <w:commentReference w:id="75"/>
      </w:r>
      <w:r w:rsidR="001D772A">
        <w:rPr>
          <w:lang w:val="en-US"/>
        </w:rPr>
        <w:t>– FFP-LA</w:t>
      </w:r>
      <w:bookmarkEnd w:id="69"/>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commentRangeStart w:id="80"/>
      <w:r w:rsidR="00E14E65" w:rsidRPr="00E14E65">
        <w:t>Fit-For-</w:t>
      </w:r>
      <w:proofErr w:type="spellStart"/>
      <w:r w:rsidR="00E14E65" w:rsidRPr="00E14E65">
        <w:t>Purpose</w:t>
      </w:r>
      <w:proofErr w:type="spellEnd"/>
      <w:r w:rsidR="00E14E65" w:rsidRPr="00E14E65">
        <w:t xml:space="preserve"> </w:t>
      </w:r>
      <w:commentRangeEnd w:id="80"/>
      <w:r w:rsidR="00D50A5F">
        <w:rPr>
          <w:rStyle w:val="Refdecomentrio"/>
        </w:rPr>
        <w:commentReference w:id="80"/>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w:t>
      </w:r>
      <w:r>
        <w:lastRenderedPageBreak/>
        <w:t xml:space="preserve">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81" w:name="_Toc183090305"/>
      <w:bookmarkStart w:id="82" w:name="_Toc192078431"/>
      <w:r w:rsidRPr="00B322C5">
        <w:t xml:space="preserve">O CIATA </w:t>
      </w:r>
      <w:r w:rsidR="00E14E65">
        <w:t>e o</w:t>
      </w:r>
      <w:r w:rsidRPr="00B322C5">
        <w:t xml:space="preserve"> LADM</w:t>
      </w:r>
      <w:bookmarkEnd w:id="81"/>
      <w:bookmarkEnd w:id="82"/>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 xml:space="preserve">lasses são estruturas que definem o modelo de dados de um </w:t>
      </w:r>
      <w:r w:rsidRPr="00B322C5">
        <w:rPr>
          <w:lang w:eastAsia="pt-BR"/>
        </w:rPr>
        <w:lastRenderedPageBreak/>
        <w:t>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1F6C2A61" w:rsidR="001D772A" w:rsidRPr="00B322C5" w:rsidRDefault="001D772A" w:rsidP="00145C4C">
      <w:pPr>
        <w:pStyle w:val="Legenda"/>
      </w:pPr>
      <w:bookmarkStart w:id="83" w:name="_Ref184328056"/>
      <w:r w:rsidRPr="00B322C5">
        <w:t xml:space="preserve">Figura </w:t>
      </w:r>
      <w:fldSimple w:instr=" SEQ Figura \* ARABIC ">
        <w:r w:rsidR="00CA2BE0">
          <w:rPr>
            <w:noProof/>
          </w:rPr>
          <w:t>3</w:t>
        </w:r>
      </w:fldSimple>
      <w:bookmarkEnd w:id="83"/>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w:t>
      </w:r>
      <w:proofErr w:type="spellStart"/>
      <w:r w:rsidR="001D772A" w:rsidRPr="00B322C5">
        <w:rPr>
          <w:rFonts w:cs="Arial"/>
        </w:rPr>
        <w:t>Panchiniak</w:t>
      </w:r>
      <w:proofErr w:type="spellEnd"/>
      <w:r w:rsidR="001D772A" w:rsidRPr="00B322C5">
        <w:rPr>
          <w:rFonts w:cs="Arial"/>
        </w:rPr>
        <w:t>,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lastRenderedPageBreak/>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38E3A633"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r w:rsidR="00E00A9E">
        <w:rPr>
          <w:lang w:eastAsia="pt-BR"/>
        </w:rPr>
        <w:fldChar w:fldCharType="begin"/>
      </w:r>
      <w:r w:rsidR="00E00A9E">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Pr>
          <w:lang w:eastAsia="pt-BR"/>
        </w:rPr>
        <w:fldChar w:fldCharType="separate"/>
      </w:r>
      <w:r w:rsidR="00E00A9E" w:rsidRPr="00E00A9E">
        <w:rPr>
          <w:rFonts w:cs="Arial"/>
        </w:rPr>
        <w:t xml:space="preserve">(Kalogianni </w:t>
      </w:r>
      <w:r w:rsidR="00E00A9E" w:rsidRPr="00E00A9E">
        <w:rPr>
          <w:rFonts w:cs="Arial"/>
          <w:i/>
          <w:iCs/>
        </w:rPr>
        <w:t>et al.</w:t>
      </w:r>
      <w:r w:rsidR="00E00A9E" w:rsidRPr="00E00A9E">
        <w:rPr>
          <w:rFonts w:cs="Arial"/>
        </w:rPr>
        <w:t>, 2024)</w:t>
      </w:r>
      <w:r w:rsidR="00E00A9E">
        <w:rPr>
          <w:lang w:eastAsia="pt-BR"/>
        </w:rPr>
        <w:fldChar w:fldCharType="end"/>
      </w:r>
      <w:r w:rsidR="00E00A9E">
        <w:rPr>
          <w:lang w:eastAsia="pt-BR"/>
        </w:rPr>
        <w:t>.</w:t>
      </w:r>
    </w:p>
    <w:p w14:paraId="3E1463EB" w14:textId="6E812FB3" w:rsidR="001D772A" w:rsidRDefault="001D772A" w:rsidP="00145C4C">
      <w:pPr>
        <w:pStyle w:val="Legenda"/>
      </w:pPr>
      <w:bookmarkStart w:id="84" w:name="_Ref184370336"/>
      <w:commentRangeStart w:id="85"/>
      <w:r>
        <w:t xml:space="preserve">Figura </w:t>
      </w:r>
      <w:fldSimple w:instr=" SEQ Figura \* ARABIC ">
        <w:r w:rsidR="00CA2BE0">
          <w:rPr>
            <w:noProof/>
          </w:rPr>
          <w:t>4</w:t>
        </w:r>
      </w:fldSimple>
      <w:bookmarkEnd w:id="84"/>
      <w:r>
        <w:t>: Classes básicas (pacotes) do LADM</w:t>
      </w:r>
      <w:commentRangeEnd w:id="85"/>
      <w:r w:rsidR="009136FD">
        <w:rPr>
          <w:rStyle w:val="Refdecomentrio"/>
          <w:iCs w:val="0"/>
        </w:rPr>
        <w:commentReference w:id="85"/>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06CA2947" w:rsidR="001D772A" w:rsidRDefault="001D772A" w:rsidP="001D772A">
      <w:pPr>
        <w:rPr>
          <w:lang w:eastAsia="pt-BR"/>
        </w:rPr>
      </w:pPr>
      <w:r w:rsidRPr="00B322C5">
        <w:rPr>
          <w:lang w:eastAsia="pt-BR"/>
        </w:rPr>
        <w:t xml:space="preserve">O LADM apresenta fortes influências do modelo relacional </w:t>
      </w:r>
      <w:commentRangeStart w:id="86"/>
      <w:r w:rsidRPr="00B322C5">
        <w:rPr>
          <w:lang w:eastAsia="pt-BR"/>
        </w:rPr>
        <w:t xml:space="preserve">proposto por Edgar </w:t>
      </w:r>
      <w:proofErr w:type="spellStart"/>
      <w:r w:rsidRPr="00B322C5">
        <w:rPr>
          <w:lang w:eastAsia="pt-BR"/>
        </w:rPr>
        <w:t>Codd</w:t>
      </w:r>
      <w:commentRangeEnd w:id="86"/>
      <w:proofErr w:type="spellEnd"/>
      <w:r w:rsidR="009136FD">
        <w:rPr>
          <w:rStyle w:val="Refdecomentrio"/>
        </w:rPr>
        <w:commentReference w:id="86"/>
      </w:r>
      <w:r w:rsidR="00CB2CE2">
        <w:rPr>
          <w:lang w:eastAsia="pt-BR"/>
        </w:rPr>
        <w:t xml:space="preserve"> </w:t>
      </w:r>
      <w:r w:rsidR="00E322C8">
        <w:rPr>
          <w:lang w:eastAsia="pt-BR"/>
        </w:rPr>
        <w:fldChar w:fldCharType="begin"/>
      </w:r>
      <w:r w:rsidR="00F142A0">
        <w:rPr>
          <w:lang w:eastAsia="pt-BR"/>
        </w:rPr>
        <w:instrText xml:space="preserve"> ADDIN ZOTERO_ITEM CSL_CITATION {"citationID":"EpDBx06d","properties":{"formattedCitation":"(Date, 2004)","plainCitation":"(Date, 2004)","dontUpdate":true,"noteIndex":0},"citationItems":[{"id":"1fI04omz/rhoyjOwQ","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Pr>
          <w:lang w:eastAsia="pt-BR"/>
        </w:rPr>
        <w:fldChar w:fldCharType="separate"/>
      </w:r>
      <w:r w:rsidR="00E322C8" w:rsidRPr="00E322C8">
        <w:rPr>
          <w:rFonts w:cs="Arial"/>
        </w:rPr>
        <w:t>(</w:t>
      </w:r>
      <w:r w:rsidR="00F11B66">
        <w:rPr>
          <w:rFonts w:cs="Arial"/>
        </w:rPr>
        <w:t xml:space="preserve">citado por </w:t>
      </w:r>
      <w:r w:rsidR="00E322C8" w:rsidRPr="00E322C8">
        <w:rPr>
          <w:rFonts w:cs="Arial"/>
        </w:rPr>
        <w:t>Date, 2004)</w:t>
      </w:r>
      <w:r w:rsidR="00E322C8">
        <w:rPr>
          <w:lang w:eastAsia="pt-BR"/>
        </w:rPr>
        <w:fldChar w:fldCharType="end"/>
      </w:r>
      <w:r w:rsidRPr="00B322C5">
        <w:rPr>
          <w:lang w:eastAsia="pt-BR"/>
        </w:rPr>
        <w:t>, no qual cada classe ou objeto é modelado em uma estrutura de dados separada</w:t>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w:t>
      </w:r>
      <w:r>
        <w:rPr>
          <w:lang w:eastAsia="pt-BR"/>
        </w:rPr>
        <w:lastRenderedPageBreak/>
        <w:t xml:space="preserve">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785AAAC5" w:rsidR="001D772A" w:rsidRDefault="001D772A" w:rsidP="00145C4C">
      <w:pPr>
        <w:pStyle w:val="Legenda"/>
      </w:pPr>
      <w:bookmarkStart w:id="87" w:name="_Ref184571121"/>
      <w:r>
        <w:t xml:space="preserve">Figura </w:t>
      </w:r>
      <w:fldSimple w:instr=" SEQ Figura \* ARABIC ">
        <w:r w:rsidR="00CA2BE0">
          <w:rPr>
            <w:noProof/>
          </w:rPr>
          <w:t>5</w:t>
        </w:r>
      </w:fldSimple>
      <w:bookmarkEnd w:id="87"/>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157B8AF9"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w:t>
      </w:r>
      <w:r w:rsidR="00E67507">
        <w:rPr>
          <w:lang w:eastAsia="pt-BR"/>
        </w:rPr>
        <w:t>-</w:t>
      </w:r>
      <w:r w:rsidRPr="004F277E">
        <w:rPr>
          <w:lang w:eastAsia="pt-BR"/>
        </w:rPr>
        <w:t>IMOBILIÁRIO</w:t>
      </w:r>
      <w:r>
        <w:rPr>
          <w:lang w:eastAsia="pt-BR"/>
        </w:rPr>
        <w:t>. O modelo ISO 19152 permite a criação de novas classes como forma de adaptação às normas locais.</w:t>
      </w:r>
    </w:p>
    <w:p w14:paraId="5DF79AF4" w14:textId="157373B0" w:rsidR="00170ED9" w:rsidRDefault="002C7C53" w:rsidP="002C7C53">
      <w:pPr>
        <w:rPr>
          <w:lang w:eastAsia="pt-BR"/>
        </w:rPr>
      </w:pPr>
      <w:r w:rsidRPr="002C7C53">
        <w:t xml:space="preserve">A </w:t>
      </w:r>
      <w:r>
        <w:fldChar w:fldCharType="begin"/>
      </w:r>
      <w:r>
        <w:instrText xml:space="preserve"> REF _Ref192077634 \h </w:instrText>
      </w:r>
      <w:r>
        <w:fldChar w:fldCharType="separate"/>
      </w:r>
      <w:r>
        <w:t xml:space="preserve">Tabela </w:t>
      </w:r>
      <w:r>
        <w:rPr>
          <w:noProof/>
        </w:rPr>
        <w:t>2</w:t>
      </w:r>
      <w:r>
        <w:fldChar w:fldCharType="end"/>
      </w:r>
      <w:r>
        <w:t xml:space="preserve"> </w:t>
      </w:r>
      <w:r w:rsidRPr="002C7C53">
        <w:t>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Pr>
          <w:lang w:eastAsia="pt-BR"/>
        </w:rPr>
        <w:t xml:space="preserve"> </w:t>
      </w:r>
      <w:r w:rsidR="00C77CCE">
        <w:rPr>
          <w:lang w:eastAsia="pt-BR"/>
        </w:rPr>
        <w:t xml:space="preserve"> </w:t>
      </w:r>
    </w:p>
    <w:p w14:paraId="771FBA99" w14:textId="1A621E71" w:rsidR="001D772A" w:rsidRDefault="001D772A" w:rsidP="00145C4C">
      <w:pPr>
        <w:pStyle w:val="Legenda"/>
      </w:pPr>
      <w:bookmarkStart w:id="88" w:name="_Ref184572123"/>
      <w:r>
        <w:lastRenderedPageBreak/>
        <w:t xml:space="preserve">Figura </w:t>
      </w:r>
      <w:fldSimple w:instr=" SEQ Figura \* ARABIC ">
        <w:r w:rsidR="00CA2BE0">
          <w:rPr>
            <w:noProof/>
          </w:rPr>
          <w:t>6</w:t>
        </w:r>
      </w:fldSimple>
      <w:bookmarkEnd w:id="88"/>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59547EC1" w:rsidR="001D772A" w:rsidRDefault="001D772A" w:rsidP="00145C4C">
      <w:pPr>
        <w:pStyle w:val="Legenda"/>
      </w:pPr>
      <w:bookmarkStart w:id="89" w:name="_Ref192077634"/>
      <w:commentRangeStart w:id="90"/>
      <w:r>
        <w:t xml:space="preserve">Tabela </w:t>
      </w:r>
      <w:fldSimple w:instr=" SEQ Tabela \* ARABIC ">
        <w:r w:rsidR="00E345F1">
          <w:rPr>
            <w:noProof/>
          </w:rPr>
          <w:t>2</w:t>
        </w:r>
      </w:fldSimple>
      <w:bookmarkEnd w:id="89"/>
      <w:r>
        <w:t xml:space="preserve">: </w:t>
      </w:r>
      <w:r w:rsidRPr="00364476">
        <w:t>Comparando CIATA e LADM: Contextos e Propósitos Distintos</w:t>
      </w:r>
      <w:commentRangeEnd w:id="90"/>
      <w:r w:rsidR="009136FD">
        <w:rPr>
          <w:rStyle w:val="Refdecomentrio"/>
          <w:iCs w:val="0"/>
        </w:rPr>
        <w:commentReference w:id="90"/>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91" w:name="_Toc183090307"/>
      <w:bookmarkStart w:id="92" w:name="_Toc192078432"/>
      <w:r w:rsidRPr="00B322C5">
        <w:rPr>
          <w:rFonts w:eastAsia="Times New Roman"/>
          <w:lang w:eastAsia="pt-BR"/>
        </w:rPr>
        <w:t>Ciata e o CTM</w:t>
      </w:r>
      <w:bookmarkEnd w:id="91"/>
      <w:bookmarkEnd w:id="92"/>
    </w:p>
    <w:p w14:paraId="17C3617E" w14:textId="0A5773F7" w:rsidR="00A0431C" w:rsidRDefault="00B96AFA" w:rsidP="00B96AFA">
      <w:pPr>
        <w:rPr>
          <w:lang w:eastAsia="pt-BR"/>
        </w:rPr>
      </w:pPr>
      <w:r w:rsidRPr="00B96AFA">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B96AFA">
        <w:rPr>
          <w:lang w:eastAsia="pt-BR"/>
        </w:rPr>
        <w:lastRenderedPageBreak/>
        <w:t>cadastro.</w:t>
      </w:r>
      <w:r>
        <w:rPr>
          <w:lang w:eastAsia="pt-BR"/>
        </w:rPr>
        <w:t xml:space="preserve"> </w:t>
      </w:r>
      <w:r w:rsidR="00AF475B">
        <w:rPr>
          <w:lang w:eastAsia="pt-BR"/>
        </w:rPr>
        <w:t xml:space="preserve">A </w:t>
      </w:r>
      <w:r w:rsidR="00F147C0">
        <w:rPr>
          <w:lang w:eastAsia="pt-BR"/>
        </w:rPr>
        <w:fldChar w:fldCharType="begin"/>
      </w:r>
      <w:r w:rsidR="00F147C0">
        <w:rPr>
          <w:lang w:eastAsia="pt-BR"/>
        </w:rPr>
        <w:instrText xml:space="preserve"> REF _Ref191479803 \h </w:instrText>
      </w:r>
      <w:r w:rsidR="00F147C0">
        <w:rPr>
          <w:lang w:eastAsia="pt-BR"/>
        </w:rPr>
      </w:r>
      <w:r w:rsidR="00F147C0">
        <w:rPr>
          <w:lang w:eastAsia="pt-BR"/>
        </w:rPr>
        <w:fldChar w:fldCharType="separate"/>
      </w:r>
      <w:r w:rsidR="00F147C0">
        <w:t xml:space="preserve">Tabela </w:t>
      </w:r>
      <w:r w:rsidR="00F147C0">
        <w:rPr>
          <w:noProof/>
        </w:rPr>
        <w:t>3</w:t>
      </w:r>
      <w:r w:rsidR="00F147C0">
        <w:rPr>
          <w:lang w:eastAsia="pt-BR"/>
        </w:rPr>
        <w:fldChar w:fldCharType="end"/>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end"/>
      </w:r>
      <w:r w:rsidR="00AF475B">
        <w:rPr>
          <w:lang w:eastAsia="pt-BR"/>
        </w:rPr>
        <w:t xml:space="preserve"> apresenta um comparativo entre as características dos dois modelos.</w:t>
      </w:r>
    </w:p>
    <w:p w14:paraId="2A3F0A3D" w14:textId="3D694E7B" w:rsidR="00AF475B" w:rsidRDefault="00AF475B" w:rsidP="00145C4C">
      <w:pPr>
        <w:pStyle w:val="Legenda"/>
      </w:pPr>
      <w:bookmarkStart w:id="93" w:name="_Ref191479803"/>
      <w:r>
        <w:t xml:space="preserve">Tabela </w:t>
      </w:r>
      <w:fldSimple w:instr=" SEQ Tabela \* ARABIC ">
        <w:r w:rsidR="00E345F1">
          <w:rPr>
            <w:noProof/>
          </w:rPr>
          <w:t>3</w:t>
        </w:r>
      </w:fldSimple>
      <w:bookmarkEnd w:id="93"/>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sidRPr="006C63A6">
        <w:rPr>
          <w:color w:val="FF0000"/>
          <w:lang w:eastAsia="pt-BR"/>
          <w:rPrChange w:id="94" w:author="Carlos" w:date="2025-03-09T09:23:00Z">
            <w:rPr>
              <w:lang w:eastAsia="pt-BR"/>
            </w:rPr>
          </w:rPrChange>
        </w:rPr>
        <w:t xml:space="preserve">Segundo </w:t>
      </w:r>
      <w:r w:rsidRPr="006C63A6">
        <w:rPr>
          <w:rFonts w:cs="Arial"/>
          <w:color w:val="FF0000"/>
          <w:lang w:eastAsia="pt-BR"/>
          <w:rPrChange w:id="95" w:author="Carlos" w:date="2025-03-09T09:23:00Z">
            <w:rPr>
              <w:rFonts w:cs="Arial"/>
              <w:lang w:eastAsia="pt-BR"/>
            </w:rPr>
          </w:rPrChange>
        </w:rPr>
        <w:t xml:space="preserve">(Silva, 2023), </w:t>
      </w:r>
      <w:r>
        <w:rPr>
          <w:rFonts w:cs="Arial"/>
          <w:lang w:eastAsia="pt-BR"/>
        </w:rPr>
        <w:t>“</w:t>
      </w:r>
      <w:r w:rsidRPr="004B6B1E">
        <w:rPr>
          <w:rFonts w:cs="Arial"/>
          <w:lang w:eastAsia="pt-BR"/>
        </w:rPr>
        <w:t xml:space="preserve">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4B6B1E">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96"/>
      <w:commentRangeStart w:id="97"/>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96"/>
      <w:r>
        <w:rPr>
          <w:rStyle w:val="Refdecomentrio"/>
        </w:rPr>
        <w:commentReference w:id="96"/>
      </w:r>
      <w:commentRangeEnd w:id="97"/>
      <w:r w:rsidR="002C6DD5">
        <w:rPr>
          <w:rStyle w:val="Refdecomentrio"/>
        </w:rPr>
        <w:commentReference w:id="97"/>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16DF83A" w:rsidR="00603026" w:rsidRDefault="00603026" w:rsidP="00145C4C">
      <w:pPr>
        <w:pStyle w:val="Legenda"/>
      </w:pPr>
      <w:bookmarkStart w:id="98" w:name="_Ref191478284"/>
      <w:r>
        <w:t xml:space="preserve">Figura </w:t>
      </w:r>
      <w:fldSimple w:instr=" SEQ Figura \* ARABIC ">
        <w:r w:rsidR="00CA2BE0">
          <w:rPr>
            <w:noProof/>
          </w:rPr>
          <w:t>7</w:t>
        </w:r>
      </w:fldSimple>
      <w:bookmarkEnd w:id="98"/>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4C26D9E5" w:rsidR="00F734C8" w:rsidRDefault="00F734C8" w:rsidP="00145C4C">
      <w:pPr>
        <w:pStyle w:val="Legenda"/>
      </w:pPr>
      <w:bookmarkStart w:id="99" w:name="_Ref191477230"/>
      <w:r>
        <w:t xml:space="preserve">Figura </w:t>
      </w:r>
      <w:fldSimple w:instr=" SEQ Figura \* ARABIC ">
        <w:r w:rsidR="00CA2BE0">
          <w:rPr>
            <w:noProof/>
          </w:rPr>
          <w:t>8</w:t>
        </w:r>
      </w:fldSimple>
      <w:bookmarkEnd w:id="99"/>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lastRenderedPageBreak/>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1D7BD673" w:rsidR="00F734C8" w:rsidRDefault="00F734C8" w:rsidP="00145C4C">
      <w:pPr>
        <w:pStyle w:val="Legenda"/>
      </w:pPr>
      <w:bookmarkStart w:id="100" w:name="_Ref191478455"/>
      <w:r>
        <w:t xml:space="preserve">Figura </w:t>
      </w:r>
      <w:fldSimple w:instr=" SEQ Figura \* ARABIC ">
        <w:r w:rsidR="00CA2BE0">
          <w:rPr>
            <w:noProof/>
          </w:rPr>
          <w:t>9</w:t>
        </w:r>
      </w:fldSimple>
      <w:bookmarkEnd w:id="100"/>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101" w:name="_Toc192078433"/>
      <w:r>
        <w:t xml:space="preserve">Presença do CIATA nos </w:t>
      </w:r>
      <w:r w:rsidRPr="000B458E">
        <w:t>cadastros</w:t>
      </w:r>
      <w:r>
        <w:t xml:space="preserve"> imobiliários</w:t>
      </w:r>
      <w:bookmarkEnd w:id="101"/>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39E1F5A8" w:rsidR="00F117C6" w:rsidRDefault="001F0707" w:rsidP="00145C4C">
      <w:pPr>
        <w:pStyle w:val="Legenda"/>
      </w:pPr>
      <w:r>
        <w:t xml:space="preserve">Tabela </w:t>
      </w:r>
      <w:fldSimple w:instr=" SEQ Tabela \* ARABIC ">
        <w:r w:rsidR="00E345F1">
          <w:rPr>
            <w:noProof/>
          </w:rPr>
          <w:t>4</w:t>
        </w:r>
      </w:fldSimple>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102" w:name="_Toc183090308"/>
      <w:bookmarkStart w:id="103" w:name="_Toc192078434"/>
      <w:r w:rsidRPr="00B322C5">
        <w:rPr>
          <w:lang w:eastAsia="pt-BR"/>
        </w:rPr>
        <w:t>CIATA e imageamento</w:t>
      </w:r>
      <w:bookmarkEnd w:id="102"/>
      <w:bookmarkEnd w:id="103"/>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rsidRPr="004363F9">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4363F9">
        <w:rPr>
          <w:i/>
          <w:iCs/>
        </w:rPr>
        <w:t>Caso não exista nenhuma planta da área urbana que sirva de base será necessário executar, a partir de um croqui à mão livre em campo, a planta da área urbana do Município</w:t>
      </w:r>
      <w:r w:rsidRPr="005D4C41">
        <w:t>.</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104" w:name="_Ref191278478"/>
      <w:bookmarkStart w:id="105" w:name="_Ref191278485"/>
      <w:bookmarkStart w:id="106" w:name="_Toc192078435"/>
      <w:r>
        <w:rPr>
          <w:lang w:eastAsia="pt-BR"/>
        </w:rPr>
        <w:t xml:space="preserve">CIATA </w:t>
      </w:r>
      <w:r w:rsidR="002B5096">
        <w:rPr>
          <w:lang w:eastAsia="pt-BR"/>
        </w:rPr>
        <w:t>e a Lei Geral de Proteção de Dados</w:t>
      </w:r>
      <w:r>
        <w:rPr>
          <w:lang w:eastAsia="pt-BR"/>
        </w:rPr>
        <w:t xml:space="preserve"> (LGPD)</w:t>
      </w:r>
      <w:bookmarkEnd w:id="104"/>
      <w:bookmarkEnd w:id="105"/>
      <w:bookmarkEnd w:id="106"/>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0A2F7BC1" w14:textId="037A58B5" w:rsidR="00040805" w:rsidRDefault="00040805" w:rsidP="00EF6908">
      <w:pPr>
        <w:pStyle w:val="Ttulo2"/>
      </w:pPr>
      <w:bookmarkStart w:id="107" w:name="_Toc192078436"/>
      <w:r w:rsidRPr="00040805">
        <w:rPr>
          <w:lang w:eastAsia="pt-BR"/>
        </w:rPr>
        <w:t xml:space="preserve">CNEFE </w:t>
      </w:r>
      <w:r>
        <w:rPr>
          <w:lang w:eastAsia="pt-BR"/>
        </w:rPr>
        <w:t xml:space="preserve">- </w:t>
      </w:r>
      <w:r w:rsidRPr="004500A5">
        <w:t>Cadastro Nacional de Endereços para Fins Estatísticos</w:t>
      </w:r>
      <w:bookmarkEnd w:id="107"/>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Pr="000D3009" w:rsidRDefault="00835242" w:rsidP="000A3527">
      <w:pPr>
        <w:pStyle w:val="Citao"/>
        <w:rPr>
          <w:i/>
          <w:iCs/>
          <w:lang w:eastAsia="pt-BR"/>
        </w:rPr>
      </w:pPr>
      <w:r w:rsidRPr="000D3009">
        <w:rPr>
          <w:i/>
          <w:iCs/>
          <w:lang w:eastAsia="pt-BR"/>
        </w:rPr>
        <w:t>“</w:t>
      </w:r>
      <w:r w:rsidR="000C2D2D" w:rsidRPr="000D3009">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0D3009" w:rsidRDefault="000C2D2D" w:rsidP="000A3527">
      <w:pPr>
        <w:pStyle w:val="Citao"/>
        <w:rPr>
          <w:i/>
          <w:iCs/>
          <w:lang w:eastAsia="pt-BR"/>
        </w:rPr>
      </w:pPr>
      <w:r w:rsidRPr="000D3009">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0D3009" w:rsidRDefault="000C2D2D" w:rsidP="000A3527">
      <w:pPr>
        <w:pStyle w:val="Citao"/>
        <w:rPr>
          <w:i/>
          <w:iCs/>
          <w:lang w:eastAsia="pt-BR"/>
        </w:rPr>
      </w:pPr>
      <w:r w:rsidRPr="000D3009">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Default="000C2D2D" w:rsidP="000A3527">
      <w:pPr>
        <w:pStyle w:val="Citao"/>
        <w:rPr>
          <w:i/>
          <w:iCs/>
          <w:lang w:eastAsia="pt-BR"/>
        </w:rPr>
      </w:pPr>
      <w:r w:rsidRPr="000D3009">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0D3009">
        <w:rPr>
          <w:i/>
          <w:iCs/>
          <w:lang w:eastAsia="pt-BR"/>
        </w:rPr>
        <w:t>”</w:t>
      </w:r>
    </w:p>
    <w:p w14:paraId="5EE8CAD5" w14:textId="59F098FE" w:rsidR="00BA6401" w:rsidRPr="003B7F16" w:rsidRDefault="00B06A8D" w:rsidP="00B06A8D">
      <w:pPr>
        <w:rPr>
          <w:lang w:eastAsia="pt-BR"/>
        </w:rPr>
      </w:pPr>
      <w:r w:rsidRPr="00B06A8D">
        <w:t xml:space="preserve">O CNEFE é resultado da coleta de coordenadas geográficas dos endereços no Brasil, inicialmente realizada durante os Censos. Embora a precisão dos pontos seja limitada, ela é adequada para a localização de estabelecimentos e residências. A </w:t>
      </w:r>
      <w:r>
        <w:fldChar w:fldCharType="begin"/>
      </w:r>
      <w:r>
        <w:instrText xml:space="preserve"> REF _Ref192059238 \h </w:instrText>
      </w:r>
      <w:r>
        <w:fldChar w:fldCharType="separate"/>
      </w:r>
      <w:r>
        <w:t xml:space="preserve">Figura </w:t>
      </w:r>
      <w:r>
        <w:rPr>
          <w:noProof/>
        </w:rPr>
        <w:t>10</w:t>
      </w:r>
      <w:r>
        <w:fldChar w:fldCharType="end"/>
      </w:r>
      <w:r>
        <w:t xml:space="preserve"> </w:t>
      </w:r>
      <w:r w:rsidRPr="00B06A8D">
        <w:t xml:space="preserve">ilustra a distribuição dos pontos coletados sobre uma imagem de satélite. Pode-se observar que as coordenadas fornecem </w:t>
      </w:r>
      <w:r w:rsidR="00E42F87">
        <w:t>a localização aproximada</w:t>
      </w:r>
      <w:r w:rsidRPr="00B06A8D">
        <w:t xml:space="preserve"> do acesso ao imóvel, no logradouro correspondente à testada do imóvel.</w:t>
      </w:r>
    </w:p>
    <w:p w14:paraId="4ACEE00F" w14:textId="18585C37" w:rsidR="00CA2BE0" w:rsidRDefault="00CA2BE0" w:rsidP="00145C4C">
      <w:pPr>
        <w:pStyle w:val="Legenda"/>
      </w:pPr>
      <w:bookmarkStart w:id="108" w:name="_Ref192059238"/>
      <w:r>
        <w:lastRenderedPageBreak/>
        <w:t xml:space="preserve">Figura </w:t>
      </w:r>
      <w:fldSimple w:instr=" SEQ Figura \* ARABIC ">
        <w:r>
          <w:rPr>
            <w:noProof/>
          </w:rPr>
          <w:t>10</w:t>
        </w:r>
      </w:fldSimple>
      <w:bookmarkEnd w:id="108"/>
      <w:r>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14:paraId="5E789578" w14:textId="77777777" w:rsidTr="00CA2BE0">
        <w:tc>
          <w:tcPr>
            <w:tcW w:w="8210" w:type="dxa"/>
          </w:tcPr>
          <w:p w14:paraId="5C2A512A" w14:textId="0A05562B" w:rsidR="007A7CC7" w:rsidRDefault="008553FE" w:rsidP="00D13C4A">
            <w:pPr>
              <w:pStyle w:val="Citao"/>
              <w:ind w:left="-109"/>
              <w:jc w:val="right"/>
              <w:rPr>
                <w:lang w:eastAsia="pt-BR"/>
              </w:rPr>
            </w:pPr>
            <w:r w:rsidRPr="008553FE">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7A7CC7" w:rsidRDefault="007A7CC7" w:rsidP="000A3527">
      <w:pPr>
        <w:pStyle w:val="Citao"/>
        <w:rPr>
          <w:lang w:eastAsia="pt-BR"/>
        </w:rPr>
      </w:pPr>
    </w:p>
    <w:p w14:paraId="0EC7F91F" w14:textId="392E8CB4" w:rsidR="00D66274" w:rsidRDefault="00631DE8" w:rsidP="00D65C59">
      <w:pPr>
        <w:rPr>
          <w:lang w:eastAsia="pt-BR"/>
        </w:rPr>
      </w:pPr>
      <w:r>
        <w:rPr>
          <w:lang w:eastAsia="pt-BR"/>
        </w:rPr>
        <w:t>CIATA e CNEFE</w:t>
      </w:r>
      <w:r w:rsidR="003A2536">
        <w:rPr>
          <w:lang w:eastAsia="pt-BR"/>
        </w:rPr>
        <w:t xml:space="preserve"> apresentam atributos </w:t>
      </w:r>
      <w:r w:rsidR="00B10381">
        <w:rPr>
          <w:lang w:eastAsia="pt-BR"/>
        </w:rPr>
        <w:t xml:space="preserve">com funções </w:t>
      </w:r>
      <w:r w:rsidR="003A2536">
        <w:rPr>
          <w:lang w:eastAsia="pt-BR"/>
        </w:rPr>
        <w:t xml:space="preserve">semelhantes que, embora não sejam coincidentes em seu conteúdo, formam uma estrutura bastante harmônica. </w:t>
      </w:r>
      <w:r w:rsidR="00AF557B">
        <w:rPr>
          <w:lang w:eastAsia="pt-BR"/>
        </w:rPr>
        <w:t xml:space="preserve">Em tese, </w:t>
      </w:r>
      <w:r w:rsidR="00627ED4">
        <w:rPr>
          <w:lang w:eastAsia="pt-BR"/>
        </w:rPr>
        <w:t>a concatenação dos atributos</w:t>
      </w:r>
      <w:r w:rsidR="003A2536">
        <w:rPr>
          <w:lang w:eastAsia="pt-BR"/>
        </w:rPr>
        <w:t xml:space="preserve"> </w:t>
      </w:r>
      <w:r w:rsidR="009B1B2B">
        <w:rPr>
          <w:lang w:eastAsia="pt-BR"/>
        </w:rPr>
        <w:t>[</w:t>
      </w:r>
      <w:r w:rsidR="009B1B2B" w:rsidRPr="009B1B2B">
        <w:rPr>
          <w:lang w:eastAsia="pt-BR"/>
        </w:rPr>
        <w:t>NOM_TIPO_SEGLOGR</w:t>
      </w:r>
      <w:r w:rsidR="009B1B2B">
        <w:rPr>
          <w:lang w:eastAsia="pt-BR"/>
        </w:rPr>
        <w:t>] + [</w:t>
      </w:r>
      <w:r w:rsidR="009B1B2B" w:rsidRPr="009B1B2B">
        <w:rPr>
          <w:lang w:eastAsia="pt-BR"/>
        </w:rPr>
        <w:t>NOM_TITULO_SEGLOGR</w:t>
      </w:r>
      <w:r w:rsidR="009B1B2B">
        <w:rPr>
          <w:lang w:eastAsia="pt-BR"/>
        </w:rPr>
        <w:t>]</w:t>
      </w:r>
      <w:r w:rsidR="00AF2647">
        <w:rPr>
          <w:lang w:eastAsia="pt-BR"/>
        </w:rPr>
        <w:t xml:space="preserve"> + [</w:t>
      </w:r>
      <w:r w:rsidR="00AF2647" w:rsidRPr="00AF2647">
        <w:rPr>
          <w:lang w:eastAsia="pt-BR"/>
        </w:rPr>
        <w:t>NOM_SEGLOGR</w:t>
      </w:r>
      <w:r w:rsidR="00AF2647">
        <w:rPr>
          <w:lang w:eastAsia="pt-BR"/>
        </w:rPr>
        <w:t xml:space="preserve">] </w:t>
      </w:r>
      <w:r w:rsidR="00F14CD8">
        <w:rPr>
          <w:lang w:eastAsia="pt-BR"/>
        </w:rPr>
        <w:t>+ [</w:t>
      </w:r>
      <w:r w:rsidR="00F14CD8" w:rsidRPr="00F14CD8">
        <w:rPr>
          <w:lang w:eastAsia="pt-BR"/>
        </w:rPr>
        <w:t>NUM_ENDERECO</w:t>
      </w:r>
      <w:r w:rsidR="00F14CD8">
        <w:rPr>
          <w:lang w:eastAsia="pt-BR"/>
        </w:rPr>
        <w:t xml:space="preserve">] </w:t>
      </w:r>
      <w:r w:rsidR="001D6FE5">
        <w:rPr>
          <w:lang w:eastAsia="pt-BR"/>
        </w:rPr>
        <w:t xml:space="preserve">da base de dados CNEFE </w:t>
      </w:r>
      <w:r w:rsidR="003A2536">
        <w:rPr>
          <w:lang w:eastAsia="pt-BR"/>
        </w:rPr>
        <w:t>pode ser conectad</w:t>
      </w:r>
      <w:r w:rsidR="001D6FE5">
        <w:rPr>
          <w:lang w:eastAsia="pt-BR"/>
        </w:rPr>
        <w:t>a</w:t>
      </w:r>
      <w:r w:rsidR="006E0BD8">
        <w:rPr>
          <w:lang w:eastAsia="pt-BR"/>
        </w:rPr>
        <w:t xml:space="preserve"> </w:t>
      </w:r>
      <w:r w:rsidR="00B06A77">
        <w:rPr>
          <w:lang w:eastAsia="pt-BR"/>
        </w:rPr>
        <w:t>à concatenação dos</w:t>
      </w:r>
      <w:r w:rsidR="006E0BD8">
        <w:rPr>
          <w:lang w:eastAsia="pt-BR"/>
        </w:rPr>
        <w:t xml:space="preserve"> atributo</w:t>
      </w:r>
      <w:r w:rsidR="00B06A77">
        <w:rPr>
          <w:lang w:eastAsia="pt-BR"/>
        </w:rPr>
        <w:t>s</w:t>
      </w:r>
      <w:r w:rsidR="006E0BD8">
        <w:rPr>
          <w:lang w:eastAsia="pt-BR"/>
        </w:rPr>
        <w:t xml:space="preserve"> [</w:t>
      </w:r>
      <w:r w:rsidR="00955E93" w:rsidRPr="00955E93">
        <w:rPr>
          <w:lang w:eastAsia="pt-BR"/>
        </w:rPr>
        <w:t>NUM_ENDERECO</w:t>
      </w:r>
      <w:r w:rsidR="006E0BD8">
        <w:rPr>
          <w:lang w:eastAsia="pt-BR"/>
        </w:rPr>
        <w:t>]</w:t>
      </w:r>
      <w:r w:rsidR="00955E93">
        <w:rPr>
          <w:lang w:eastAsia="pt-BR"/>
        </w:rPr>
        <w:t xml:space="preserve"> + [</w:t>
      </w:r>
      <w:proofErr w:type="spellStart"/>
      <w:r w:rsidR="00955E93" w:rsidRPr="00955E93">
        <w:rPr>
          <w:lang w:eastAsia="pt-BR"/>
        </w:rPr>
        <w:t>nrEndereco</w:t>
      </w:r>
      <w:proofErr w:type="spellEnd"/>
      <w:r w:rsidR="00955E93">
        <w:rPr>
          <w:lang w:eastAsia="pt-BR"/>
        </w:rPr>
        <w:t>] + [</w:t>
      </w:r>
      <w:proofErr w:type="spellStart"/>
      <w:r w:rsidR="00730E95" w:rsidRPr="00730E95">
        <w:rPr>
          <w:lang w:eastAsia="pt-BR"/>
        </w:rPr>
        <w:t>complementoEndereco</w:t>
      </w:r>
      <w:proofErr w:type="spellEnd"/>
      <w:r w:rsidR="00955E93">
        <w:rPr>
          <w:lang w:eastAsia="pt-BR"/>
        </w:rPr>
        <w:t>]</w:t>
      </w:r>
      <w:r w:rsidR="006E0BD8">
        <w:rPr>
          <w:lang w:eastAsia="pt-BR"/>
        </w:rPr>
        <w:t xml:space="preserve"> do CIATA</w:t>
      </w:r>
      <w:r w:rsidR="003A2536">
        <w:rPr>
          <w:lang w:eastAsia="pt-BR"/>
        </w:rPr>
        <w:t xml:space="preserve"> para permitir uma geolocalização aproximada</w:t>
      </w:r>
      <w:r w:rsidR="00166A8E">
        <w:rPr>
          <w:lang w:eastAsia="pt-BR"/>
        </w:rPr>
        <w:t xml:space="preserve"> e o tamanho do terreno</w:t>
      </w:r>
      <w:r w:rsidR="003A2536">
        <w:rPr>
          <w:lang w:eastAsia="pt-BR"/>
        </w:rPr>
        <w:t>.</w:t>
      </w:r>
      <w:r w:rsidR="00D65C59">
        <w:rPr>
          <w:lang w:eastAsia="pt-BR"/>
        </w:rPr>
        <w:t xml:space="preserve"> </w:t>
      </w:r>
    </w:p>
    <w:p w14:paraId="5579DC49" w14:textId="6380E184" w:rsidR="00031EDD" w:rsidRDefault="00031EDD" w:rsidP="00031EDD">
      <w:pPr>
        <w:rPr>
          <w:lang w:eastAsia="pt-BR"/>
        </w:rPr>
      </w:pPr>
      <w:r>
        <w:rPr>
          <w:lang w:eastAsia="pt-BR"/>
        </w:rPr>
        <w:t xml:space="preserve">A </w:t>
      </w:r>
      <w:r>
        <w:rPr>
          <w:lang w:eastAsia="pt-BR"/>
        </w:rPr>
        <w:fldChar w:fldCharType="begin"/>
      </w:r>
      <w:r>
        <w:rPr>
          <w:lang w:eastAsia="pt-BR"/>
        </w:rPr>
        <w:instrText xml:space="preserve"> REF _Ref191973167 \h </w:instrText>
      </w:r>
      <w:r>
        <w:rPr>
          <w:lang w:eastAsia="pt-BR"/>
        </w:rPr>
      </w:r>
      <w:r>
        <w:rPr>
          <w:lang w:eastAsia="pt-BR"/>
        </w:rPr>
        <w:fldChar w:fldCharType="separate"/>
      </w:r>
      <w:r>
        <w:t xml:space="preserve">Tabela </w:t>
      </w:r>
      <w:r>
        <w:rPr>
          <w:noProof/>
        </w:rPr>
        <w:t>5</w:t>
      </w:r>
      <w:r>
        <w:rPr>
          <w:lang w:eastAsia="pt-BR"/>
        </w:rPr>
        <w:fldChar w:fldCharType="end"/>
      </w:r>
      <w:r>
        <w:rPr>
          <w:lang w:eastAsia="pt-BR"/>
        </w:rPr>
        <w:t xml:space="preserve"> apresenta atributos </w:t>
      </w:r>
      <w:r w:rsidR="008E0B67">
        <w:rPr>
          <w:lang w:eastAsia="pt-BR"/>
        </w:rPr>
        <w:t xml:space="preserve">do CNEFE </w:t>
      </w:r>
      <w:r>
        <w:rPr>
          <w:lang w:eastAsia="pt-BR"/>
        </w:rPr>
        <w:t>importantes para o presente trabalho</w:t>
      </w:r>
      <w:r w:rsidR="00166A8E">
        <w:rPr>
          <w:lang w:eastAsia="pt-BR"/>
        </w:rPr>
        <w:t xml:space="preserve"> e a </w:t>
      </w:r>
      <w:r w:rsidR="00F7739E">
        <w:rPr>
          <w:lang w:eastAsia="pt-BR"/>
        </w:rPr>
        <w:fldChar w:fldCharType="begin"/>
      </w:r>
      <w:r w:rsidR="00F7739E">
        <w:rPr>
          <w:lang w:eastAsia="pt-BR"/>
        </w:rPr>
        <w:instrText xml:space="preserve"> REF _Ref191994451 \h </w:instrText>
      </w:r>
      <w:r w:rsidR="00F7739E">
        <w:rPr>
          <w:lang w:eastAsia="pt-BR"/>
        </w:rPr>
      </w:r>
      <w:r w:rsidR="00F7739E">
        <w:rPr>
          <w:lang w:eastAsia="pt-BR"/>
        </w:rPr>
        <w:fldChar w:fldCharType="separate"/>
      </w:r>
      <w:r w:rsidR="00F7739E">
        <w:t xml:space="preserve">Tabela </w:t>
      </w:r>
      <w:r w:rsidR="00F7739E">
        <w:rPr>
          <w:noProof/>
        </w:rPr>
        <w:t>6</w:t>
      </w:r>
      <w:r w:rsidR="00F7739E">
        <w:rPr>
          <w:lang w:eastAsia="pt-BR"/>
        </w:rPr>
        <w:fldChar w:fldCharType="end"/>
      </w:r>
      <w:r w:rsidR="00F7739E">
        <w:rPr>
          <w:lang w:eastAsia="pt-BR"/>
        </w:rPr>
        <w:t>, os atributos do CIATA</w:t>
      </w:r>
      <w:r>
        <w:rPr>
          <w:lang w:eastAsia="pt-BR"/>
        </w:rPr>
        <w:t xml:space="preserve">. </w:t>
      </w:r>
    </w:p>
    <w:p w14:paraId="3F04BB61" w14:textId="42309FC9" w:rsidR="00031EDD" w:rsidRDefault="00031EDD" w:rsidP="00145C4C">
      <w:pPr>
        <w:pStyle w:val="Legenda"/>
      </w:pPr>
      <w:bookmarkStart w:id="109" w:name="_Ref191973167"/>
      <w:r>
        <w:t xml:space="preserve">Tabela </w:t>
      </w:r>
      <w:fldSimple w:instr=" SEQ Tabela \* ARABIC ">
        <w:r w:rsidR="00E345F1">
          <w:rPr>
            <w:noProof/>
          </w:rPr>
          <w:t>5</w:t>
        </w:r>
      </w:fldSimple>
      <w:bookmarkEnd w:id="109"/>
      <w:r>
        <w:t>:</w:t>
      </w:r>
      <w:r w:rsidRPr="00BE75E8">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E8682C"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E8682C" w:rsidRDefault="00031EDD" w:rsidP="00950215">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023B5DC9" w14:textId="77777777" w:rsidR="00031EDD" w:rsidRPr="00E8682C" w:rsidRDefault="00031EDD"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3A89A8FC" w14:textId="77777777" w:rsidR="00031EDD" w:rsidRPr="00E8682C" w:rsidRDefault="00031EDD"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031EDD" w:rsidRPr="00E8682C" w14:paraId="68B246EE"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13233B" w:rsidRDefault="00031EDD" w:rsidP="00950215">
            <w:pPr>
              <w:ind w:firstLine="0"/>
              <w:jc w:val="left"/>
              <w:rPr>
                <w:sz w:val="22"/>
                <w:szCs w:val="20"/>
              </w:rPr>
            </w:pPr>
            <w:r w:rsidRPr="009D13BE">
              <w:rPr>
                <w:sz w:val="22"/>
                <w:szCs w:val="20"/>
              </w:rPr>
              <w:t>COD_SETOR</w:t>
            </w:r>
          </w:p>
        </w:tc>
        <w:tc>
          <w:tcPr>
            <w:tcW w:w="1770" w:type="dxa"/>
            <w:noWrap/>
          </w:tcPr>
          <w:p w14:paraId="6F2059DF"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Setor Censitário</w:t>
            </w:r>
          </w:p>
        </w:tc>
        <w:tc>
          <w:tcPr>
            <w:tcW w:w="2770" w:type="dxa"/>
          </w:tcPr>
          <w:p w14:paraId="4724C54F" w14:textId="77777777" w:rsidR="00031EDD" w:rsidRPr="00053BC5"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27236">
              <w:rPr>
                <w:rFonts w:ascii="Aptos Narrow" w:eastAsia="Times New Roman" w:hAnsi="Aptos Narrow" w:cs="Times New Roman"/>
                <w:color w:val="000000"/>
                <w:sz w:val="22"/>
                <w:lang w:eastAsia="pt-BR"/>
              </w:rPr>
              <w:t>431410005050017P</w:t>
            </w:r>
          </w:p>
        </w:tc>
      </w:tr>
      <w:tr w:rsidR="00031EDD" w:rsidRPr="00E8682C" w14:paraId="15B6E8E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13233B" w:rsidRDefault="00031EDD" w:rsidP="00950215">
            <w:pPr>
              <w:ind w:firstLine="0"/>
              <w:jc w:val="left"/>
              <w:rPr>
                <w:sz w:val="22"/>
                <w:szCs w:val="20"/>
              </w:rPr>
            </w:pPr>
            <w:r w:rsidRPr="00EE425C">
              <w:rPr>
                <w:sz w:val="22"/>
                <w:szCs w:val="20"/>
              </w:rPr>
              <w:lastRenderedPageBreak/>
              <w:t>NUM_QUADRA</w:t>
            </w:r>
          </w:p>
        </w:tc>
        <w:tc>
          <w:tcPr>
            <w:tcW w:w="1770" w:type="dxa"/>
            <w:noWrap/>
          </w:tcPr>
          <w:p w14:paraId="3FF0AC5A"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quadra no setor</w:t>
            </w:r>
          </w:p>
        </w:tc>
        <w:tc>
          <w:tcPr>
            <w:tcW w:w="2770" w:type="dxa"/>
          </w:tcPr>
          <w:p w14:paraId="0F10E1E6" w14:textId="3D43EEA7" w:rsidR="00031EDD" w:rsidRPr="00053BC5" w:rsidRDefault="00286609" w:rsidP="00950215">
            <w:pPr>
              <w:tabs>
                <w:tab w:val="left" w:pos="645"/>
              </w:tabs>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w:t>
            </w:r>
            <w:r w:rsidR="00031EDD">
              <w:rPr>
                <w:rFonts w:ascii="Aptos Narrow" w:eastAsia="Times New Roman" w:hAnsi="Aptos Narrow" w:cs="Times New Roman"/>
                <w:color w:val="000000"/>
                <w:sz w:val="22"/>
                <w:lang w:eastAsia="pt-BR"/>
              </w:rPr>
              <w:t>3</w:t>
            </w:r>
          </w:p>
        </w:tc>
      </w:tr>
      <w:tr w:rsidR="00031EDD" w:rsidRPr="00E8682C" w14:paraId="6C51C75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NOM_TIPO_SEGLOGR</w:t>
            </w:r>
          </w:p>
        </w:tc>
        <w:tc>
          <w:tcPr>
            <w:tcW w:w="1770" w:type="dxa"/>
            <w:noWrap/>
            <w:hideMark/>
          </w:tcPr>
          <w:p w14:paraId="5D0399D7"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Tipo</w:t>
            </w:r>
          </w:p>
        </w:tc>
        <w:tc>
          <w:tcPr>
            <w:tcW w:w="2770" w:type="dxa"/>
          </w:tcPr>
          <w:p w14:paraId="6E31C630" w14:textId="77777777" w:rsidR="00031EDD" w:rsidRPr="00053BC5"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rua, avenida, </w:t>
            </w:r>
            <w:proofErr w:type="gramStart"/>
            <w:r w:rsidRPr="00053BC5">
              <w:rPr>
                <w:rFonts w:ascii="Aptos Narrow" w:eastAsia="Times New Roman" w:hAnsi="Aptos Narrow" w:cs="Times New Roman"/>
                <w:color w:val="000000"/>
                <w:sz w:val="22"/>
                <w:lang w:eastAsia="pt-BR"/>
              </w:rPr>
              <w:t>igarapé, etc.</w:t>
            </w:r>
            <w:proofErr w:type="gramEnd"/>
          </w:p>
          <w:p w14:paraId="068D0DA9" w14:textId="77777777" w:rsidR="00031EDD" w:rsidRPr="00E8682C"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  etc.</w:t>
            </w:r>
          </w:p>
        </w:tc>
      </w:tr>
      <w:tr w:rsidR="00031EDD" w:rsidRPr="00E8682C" w14:paraId="3A05A170"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 xml:space="preserve">NOM_TITULO_SEGLOGR </w:t>
            </w:r>
          </w:p>
        </w:tc>
        <w:tc>
          <w:tcPr>
            <w:tcW w:w="1770" w:type="dxa"/>
            <w:noWrap/>
            <w:hideMark/>
          </w:tcPr>
          <w:p w14:paraId="528E332E"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13233B">
              <w:rPr>
                <w:sz w:val="22"/>
                <w:szCs w:val="20"/>
              </w:rPr>
              <w:t>Título</w:t>
            </w:r>
          </w:p>
        </w:tc>
        <w:tc>
          <w:tcPr>
            <w:tcW w:w="2770" w:type="dxa"/>
          </w:tcPr>
          <w:p w14:paraId="344E46FA" w14:textId="77777777" w:rsidR="00031EDD"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general, santa, professor,</w:t>
            </w:r>
            <w:r>
              <w:rPr>
                <w:rFonts w:ascii="Aptos Narrow" w:eastAsia="Times New Roman" w:hAnsi="Aptos Narrow" w:cs="Times New Roman"/>
                <w:color w:val="000000"/>
                <w:sz w:val="22"/>
                <w:lang w:eastAsia="pt-BR"/>
              </w:rPr>
              <w:t xml:space="preserve"> </w:t>
            </w:r>
            <w:proofErr w:type="spellStart"/>
            <w:r>
              <w:rPr>
                <w:rFonts w:ascii="Aptos Narrow" w:eastAsia="Times New Roman" w:hAnsi="Aptos Narrow" w:cs="Times New Roman"/>
                <w:color w:val="000000"/>
                <w:sz w:val="22"/>
                <w:lang w:eastAsia="pt-BR"/>
              </w:rPr>
              <w:t>etc</w:t>
            </w:r>
            <w:proofErr w:type="spellEnd"/>
          </w:p>
        </w:tc>
      </w:tr>
      <w:tr w:rsidR="00031EDD" w:rsidRPr="00E8682C" w14:paraId="00C5A5F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NOM_SEGLOGR</w:t>
            </w:r>
          </w:p>
        </w:tc>
        <w:tc>
          <w:tcPr>
            <w:tcW w:w="1770" w:type="dxa"/>
            <w:noWrap/>
            <w:hideMark/>
          </w:tcPr>
          <w:p w14:paraId="2FEBB335"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Logradouro</w:t>
            </w:r>
          </w:p>
        </w:tc>
        <w:tc>
          <w:tcPr>
            <w:tcW w:w="2770" w:type="dxa"/>
          </w:tcPr>
          <w:p w14:paraId="0046CDD4" w14:textId="77777777" w:rsidR="00031EDD" w:rsidRPr="00392A1F"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 xml:space="preserve">"Pedro Pinto", "Afonso </w:t>
            </w:r>
          </w:p>
          <w:p w14:paraId="3752DBC3" w14:textId="77777777" w:rsidR="00031EDD" w:rsidRPr="00E8682C"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Pena", etc.</w:t>
            </w:r>
          </w:p>
        </w:tc>
      </w:tr>
      <w:tr w:rsidR="00031EDD" w:rsidRPr="00E8682C" w14:paraId="173E371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NUM_ENDERECO</w:t>
            </w:r>
          </w:p>
        </w:tc>
        <w:tc>
          <w:tcPr>
            <w:tcW w:w="1770" w:type="dxa"/>
            <w:noWrap/>
            <w:hideMark/>
          </w:tcPr>
          <w:p w14:paraId="70056F6D"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AF0667">
              <w:rPr>
                <w:sz w:val="22"/>
                <w:szCs w:val="20"/>
              </w:rPr>
              <w:t>Número</w:t>
            </w:r>
          </w:p>
        </w:tc>
        <w:tc>
          <w:tcPr>
            <w:tcW w:w="2770" w:type="dxa"/>
          </w:tcPr>
          <w:p w14:paraId="1B90A608" w14:textId="77777777" w:rsidR="00031EDD" w:rsidRPr="00E8682C"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237”, “46”, etc.</w:t>
            </w:r>
          </w:p>
        </w:tc>
      </w:tr>
      <w:tr w:rsidR="00031EDD" w:rsidRPr="00E8682C" w14:paraId="3B67D45D"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NOM_COMP_ELEM1</w:t>
            </w:r>
          </w:p>
        </w:tc>
        <w:tc>
          <w:tcPr>
            <w:tcW w:w="1770" w:type="dxa"/>
            <w:noWrap/>
          </w:tcPr>
          <w:p w14:paraId="035CEBE3"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Complemento</w:t>
            </w:r>
          </w:p>
        </w:tc>
        <w:tc>
          <w:tcPr>
            <w:tcW w:w="2770" w:type="dxa"/>
          </w:tcPr>
          <w:p w14:paraId="1ED218D1" w14:textId="77777777" w:rsidR="00031EDD" w:rsidRPr="00AF066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apartamento, casa, sobra</w:t>
            </w:r>
          </w:p>
          <w:p w14:paraId="7D0EC9FC" w14:textId="77777777" w:rsidR="00031EDD" w:rsidRPr="00E8682C"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do, etc.</w:t>
            </w:r>
          </w:p>
        </w:tc>
      </w:tr>
      <w:tr w:rsidR="00031EDD" w:rsidRPr="00E8682C" w14:paraId="63CF7A0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13233B" w:rsidRDefault="00031EDD" w:rsidP="00950215">
            <w:pPr>
              <w:ind w:firstLine="0"/>
              <w:jc w:val="left"/>
              <w:rPr>
                <w:rFonts w:ascii="Times New Roman" w:eastAsia="Times New Roman" w:hAnsi="Times New Roman" w:cs="Times New Roman"/>
                <w:sz w:val="22"/>
                <w:szCs w:val="20"/>
                <w:lang w:eastAsia="pt-BR"/>
              </w:rPr>
            </w:pPr>
            <w:bookmarkStart w:id="110" w:name="_Hlk191972604"/>
            <w:r w:rsidRPr="0013233B">
              <w:rPr>
                <w:sz w:val="22"/>
                <w:szCs w:val="20"/>
              </w:rPr>
              <w:t>VAL_COMP_ELEM1</w:t>
            </w:r>
          </w:p>
        </w:tc>
        <w:tc>
          <w:tcPr>
            <w:tcW w:w="1770" w:type="dxa"/>
            <w:noWrap/>
          </w:tcPr>
          <w:p w14:paraId="656EC86A"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Valor do complemento</w:t>
            </w:r>
          </w:p>
        </w:tc>
        <w:tc>
          <w:tcPr>
            <w:tcW w:w="2770" w:type="dxa"/>
          </w:tcPr>
          <w:p w14:paraId="660B8A8F" w14:textId="77777777" w:rsidR="00031EDD" w:rsidRPr="00E8682C"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3F437F">
              <w:rPr>
                <w:rFonts w:ascii="Aptos Narrow" w:eastAsia="Times New Roman" w:hAnsi="Aptos Narrow" w:cs="Times New Roman"/>
                <w:color w:val="000000"/>
                <w:sz w:val="22"/>
                <w:lang w:eastAsia="pt-BR"/>
              </w:rPr>
              <w:t>“1, “A-1”, etc..</w:t>
            </w:r>
          </w:p>
        </w:tc>
      </w:tr>
      <w:tr w:rsidR="00031EDD" w:rsidRPr="00E8682C" w14:paraId="3CD081A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CEP</w:t>
            </w:r>
          </w:p>
        </w:tc>
        <w:tc>
          <w:tcPr>
            <w:tcW w:w="1770" w:type="dxa"/>
            <w:noWrap/>
          </w:tcPr>
          <w:p w14:paraId="2E2E80C0"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D35C37">
              <w:rPr>
                <w:sz w:val="22"/>
                <w:szCs w:val="20"/>
              </w:rPr>
              <w:t>CEP - Cód. de Ende</w:t>
            </w:r>
            <w:r>
              <w:rPr>
                <w:sz w:val="22"/>
                <w:szCs w:val="20"/>
              </w:rPr>
              <w:t>r</w:t>
            </w:r>
            <w:r w:rsidRPr="00D35C37">
              <w:rPr>
                <w:sz w:val="22"/>
                <w:szCs w:val="20"/>
              </w:rPr>
              <w:t>eçamento Postal</w:t>
            </w:r>
          </w:p>
        </w:tc>
        <w:tc>
          <w:tcPr>
            <w:tcW w:w="2770" w:type="dxa"/>
          </w:tcPr>
          <w:p w14:paraId="490E188C" w14:textId="77777777" w:rsidR="00031EDD" w:rsidRPr="00D35C37" w:rsidRDefault="00031EDD" w:rsidP="00950215">
            <w:pPr>
              <w:ind w:firstLine="0"/>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D35C37">
              <w:rPr>
                <w:rFonts w:ascii="Aptos Narrow" w:eastAsia="Times New Roman" w:hAnsi="Aptos Narrow" w:cs="Times New Roman"/>
                <w:sz w:val="22"/>
                <w:lang w:eastAsia="pt-BR"/>
              </w:rPr>
              <w:t>“31270-400”, “30493-175”</w:t>
            </w:r>
          </w:p>
        </w:tc>
      </w:tr>
      <w:tr w:rsidR="00031EDD" w:rsidRPr="00E8682C" w14:paraId="18B7869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Pr>
                <w:sz w:val="22"/>
                <w:szCs w:val="20"/>
              </w:rPr>
              <w:t>LATITUDE</w:t>
            </w:r>
          </w:p>
        </w:tc>
        <w:tc>
          <w:tcPr>
            <w:tcW w:w="1770" w:type="dxa"/>
            <w:noWrap/>
          </w:tcPr>
          <w:p w14:paraId="33915E7E"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 xml:space="preserve">Latitude da coordenada </w:t>
            </w:r>
          </w:p>
        </w:tc>
        <w:tc>
          <w:tcPr>
            <w:tcW w:w="2770" w:type="dxa"/>
          </w:tcPr>
          <w:p w14:paraId="6AE2C54A" w14:textId="77777777" w:rsidR="00031EDD" w:rsidRPr="00E8682C"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E347E">
              <w:rPr>
                <w:rFonts w:ascii="Aptos Narrow" w:eastAsia="Times New Roman" w:hAnsi="Aptos Narrow" w:cs="Times New Roman"/>
                <w:color w:val="000000"/>
                <w:sz w:val="22"/>
                <w:lang w:eastAsia="pt-BR"/>
              </w:rPr>
              <w:t>-28.258268</w:t>
            </w:r>
          </w:p>
        </w:tc>
      </w:tr>
      <w:tr w:rsidR="00031EDD" w:rsidRPr="00E8682C" w14:paraId="3DCD54B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Pr>
                <w:sz w:val="22"/>
                <w:szCs w:val="20"/>
              </w:rPr>
              <w:t>LONGITUDE</w:t>
            </w:r>
          </w:p>
        </w:tc>
        <w:tc>
          <w:tcPr>
            <w:tcW w:w="1770" w:type="dxa"/>
            <w:noWrap/>
          </w:tcPr>
          <w:p w14:paraId="1E96DF06"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Longitude da coordenada</w:t>
            </w:r>
          </w:p>
        </w:tc>
        <w:tc>
          <w:tcPr>
            <w:tcW w:w="2770" w:type="dxa"/>
          </w:tcPr>
          <w:p w14:paraId="1CF6A965" w14:textId="77777777" w:rsidR="00031EDD" w:rsidRPr="00D35C3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AE347E">
              <w:rPr>
                <w:rFonts w:ascii="Aptos Narrow" w:eastAsia="Times New Roman" w:hAnsi="Aptos Narrow" w:cs="Times New Roman"/>
                <w:color w:val="000000"/>
                <w:sz w:val="22"/>
                <w:lang w:eastAsia="pt-BR"/>
              </w:rPr>
              <w:t>-52</w:t>
            </w:r>
            <w:r>
              <w:rPr>
                <w:rFonts w:ascii="Aptos Narrow" w:eastAsia="Times New Roman" w:hAnsi="Aptos Narrow" w:cs="Times New Roman"/>
                <w:color w:val="000000"/>
                <w:sz w:val="22"/>
                <w:lang w:eastAsia="pt-BR"/>
              </w:rPr>
              <w:t>.</w:t>
            </w:r>
            <w:r w:rsidRPr="00AE347E">
              <w:rPr>
                <w:rFonts w:ascii="Aptos Narrow" w:eastAsia="Times New Roman" w:hAnsi="Aptos Narrow" w:cs="Times New Roman"/>
                <w:color w:val="000000"/>
                <w:sz w:val="22"/>
                <w:lang w:eastAsia="pt-BR"/>
              </w:rPr>
              <w:t>420621</w:t>
            </w:r>
          </w:p>
        </w:tc>
      </w:tr>
      <w:tr w:rsidR="001253CB" w:rsidRPr="00E8682C" w14:paraId="74001F19"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Default="001253CB" w:rsidP="00950215">
            <w:pPr>
              <w:ind w:firstLine="0"/>
              <w:jc w:val="left"/>
              <w:rPr>
                <w:sz w:val="22"/>
                <w:szCs w:val="20"/>
              </w:rPr>
            </w:pPr>
            <w:r>
              <w:rPr>
                <w:sz w:val="22"/>
                <w:szCs w:val="20"/>
              </w:rPr>
              <w:t>NUM_FACE</w:t>
            </w:r>
          </w:p>
        </w:tc>
        <w:tc>
          <w:tcPr>
            <w:tcW w:w="1770" w:type="dxa"/>
            <w:noWrap/>
          </w:tcPr>
          <w:p w14:paraId="5C1F5A85" w14:textId="39B1017A" w:rsidR="001253CB" w:rsidRDefault="00286609"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face na quadra</w:t>
            </w:r>
          </w:p>
        </w:tc>
        <w:tc>
          <w:tcPr>
            <w:tcW w:w="2770" w:type="dxa"/>
          </w:tcPr>
          <w:p w14:paraId="39E07BF4" w14:textId="5692653C" w:rsidR="001253CB" w:rsidRPr="00AE347E" w:rsidRDefault="00286609"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2</w:t>
            </w:r>
          </w:p>
        </w:tc>
      </w:tr>
    </w:tbl>
    <w:bookmarkEnd w:id="110"/>
    <w:p w14:paraId="0937E632" w14:textId="1E8BF4E3" w:rsidR="00031EDD" w:rsidRDefault="00031EDD" w:rsidP="00145C4C">
      <w:pPr>
        <w:pStyle w:val="Legenda"/>
        <w:rPr>
          <w:lang w:eastAsia="pt-BR"/>
        </w:rPr>
      </w:pPr>
      <w:r>
        <w:rPr>
          <w:lang w:eastAsia="pt-BR"/>
        </w:rPr>
        <w:t>Fonte:</w:t>
      </w:r>
      <w:r w:rsidRPr="0058053C">
        <w:rPr>
          <w:lang w:eastAsia="pt-BR"/>
        </w:rPr>
        <w:t xml:space="preserve"> </w:t>
      </w:r>
      <w:r w:rsidRPr="00061E0C">
        <w:rPr>
          <w:lang w:eastAsia="pt-BR"/>
        </w:rPr>
        <w:fldChar w:fldCharType="begin"/>
      </w:r>
      <w:r w:rsidRPr="00061E0C">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061E0C">
        <w:rPr>
          <w:lang w:eastAsia="pt-BR"/>
        </w:rPr>
        <w:fldChar w:fldCharType="separate"/>
      </w:r>
      <w:r w:rsidRPr="00061E0C">
        <w:rPr>
          <w:rFonts w:cs="Arial"/>
          <w:sz w:val="24"/>
        </w:rPr>
        <w:t>(Macedo, 2023)</w:t>
      </w:r>
      <w:r w:rsidRPr="00061E0C">
        <w:rPr>
          <w:lang w:eastAsia="pt-BR"/>
        </w:rPr>
        <w:fldChar w:fldCharType="end"/>
      </w:r>
      <w:r>
        <w:rPr>
          <w:lang w:eastAsia="pt-BR"/>
        </w:rPr>
        <w:t>. Adaptação: Autor</w:t>
      </w:r>
      <w:r w:rsidR="00654AD9">
        <w:rPr>
          <w:lang w:eastAsia="pt-BR"/>
        </w:rPr>
        <w:t>es</w:t>
      </w:r>
    </w:p>
    <w:p w14:paraId="5F850B97" w14:textId="77777777" w:rsidR="00730E95" w:rsidRDefault="00730E95" w:rsidP="00730E95">
      <w:pPr>
        <w:rPr>
          <w:lang w:eastAsia="pt-BR"/>
        </w:rPr>
      </w:pPr>
    </w:p>
    <w:p w14:paraId="71C882F3" w14:textId="674C2000" w:rsidR="00E345F1" w:rsidRDefault="00E345F1" w:rsidP="00145C4C">
      <w:pPr>
        <w:pStyle w:val="Legenda"/>
      </w:pPr>
      <w:bookmarkStart w:id="111" w:name="_Ref191994451"/>
      <w:r>
        <w:t xml:space="preserve">Tabela </w:t>
      </w:r>
      <w:fldSimple w:instr=" SEQ Tabela \* ARABIC ">
        <w:r>
          <w:rPr>
            <w:noProof/>
          </w:rPr>
          <w:t>6</w:t>
        </w:r>
      </w:fldSimple>
      <w:bookmarkEnd w:id="111"/>
      <w:r>
        <w:t>:</w:t>
      </w:r>
      <w:r w:rsidRPr="00A555E9">
        <w:t>Principais atributos d</w:t>
      </w:r>
      <w:r>
        <w:t>o CIATA utilizados no projeto</w:t>
      </w:r>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E8682C"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E8682C" w:rsidRDefault="00730E95" w:rsidP="00950215">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229CEDCB" w14:textId="77777777" w:rsidR="00730E95" w:rsidRPr="00E8682C"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795B50B8" w14:textId="77777777" w:rsidR="00730E95" w:rsidRPr="00E8682C"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4D061C" w:rsidRPr="00E8682C"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45238" w:rsidRDefault="00E55D23" w:rsidP="00950215">
            <w:pPr>
              <w:ind w:firstLine="0"/>
              <w:jc w:val="left"/>
              <w:rPr>
                <w:sz w:val="22"/>
                <w:szCs w:val="20"/>
              </w:rPr>
            </w:pPr>
            <w:proofErr w:type="spellStart"/>
            <w:r w:rsidRPr="00E55D23">
              <w:rPr>
                <w:sz w:val="22"/>
                <w:szCs w:val="20"/>
              </w:rPr>
              <w:t>InscricaoCadastral</w:t>
            </w:r>
            <w:proofErr w:type="spellEnd"/>
          </w:p>
        </w:tc>
        <w:tc>
          <w:tcPr>
            <w:tcW w:w="1770" w:type="dxa"/>
            <w:noWrap/>
          </w:tcPr>
          <w:p w14:paraId="43876286" w14:textId="457FC241" w:rsidR="004D061C"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Identificação da UI</w:t>
            </w:r>
          </w:p>
        </w:tc>
        <w:tc>
          <w:tcPr>
            <w:tcW w:w="2770" w:type="dxa"/>
          </w:tcPr>
          <w:p w14:paraId="3BDB7A35" w14:textId="3FC2CA84" w:rsidR="004D061C" w:rsidRPr="00E27236"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3</w:t>
            </w:r>
            <w:r w:rsidR="0013558B">
              <w:rPr>
                <w:rFonts w:ascii="Aptos Narrow" w:eastAsia="Times New Roman" w:hAnsi="Aptos Narrow" w:cs="Times New Roman"/>
                <w:color w:val="000000"/>
                <w:sz w:val="22"/>
                <w:lang w:eastAsia="pt-BR"/>
              </w:rPr>
              <w:t>.25.001.012.0054</w:t>
            </w:r>
          </w:p>
        </w:tc>
      </w:tr>
      <w:tr w:rsidR="00730E95" w:rsidRPr="00E8682C"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13233B" w:rsidRDefault="00645238" w:rsidP="00950215">
            <w:pPr>
              <w:ind w:firstLine="0"/>
              <w:jc w:val="left"/>
              <w:rPr>
                <w:sz w:val="22"/>
                <w:szCs w:val="20"/>
              </w:rPr>
            </w:pPr>
            <w:proofErr w:type="spellStart"/>
            <w:r w:rsidRPr="00645238">
              <w:rPr>
                <w:sz w:val="22"/>
                <w:szCs w:val="20"/>
              </w:rPr>
              <w:t>nmLogradouro</w:t>
            </w:r>
            <w:proofErr w:type="spellEnd"/>
          </w:p>
        </w:tc>
        <w:tc>
          <w:tcPr>
            <w:tcW w:w="1770" w:type="dxa"/>
            <w:noWrap/>
          </w:tcPr>
          <w:p w14:paraId="325A2EE4" w14:textId="63C26895" w:rsidR="00730E95" w:rsidRPr="00ED3309"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ome do logradouro</w:t>
            </w:r>
          </w:p>
        </w:tc>
        <w:tc>
          <w:tcPr>
            <w:tcW w:w="2770" w:type="dxa"/>
          </w:tcPr>
          <w:p w14:paraId="48C5A7C9" w14:textId="1B7347C9" w:rsidR="00730E95" w:rsidRPr="00053BC5"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Rua Capitão Araújo</w:t>
            </w:r>
          </w:p>
        </w:tc>
      </w:tr>
      <w:tr w:rsidR="00730E95" w:rsidRPr="00E8682C"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13233B" w:rsidRDefault="00670673" w:rsidP="00950215">
            <w:pPr>
              <w:ind w:firstLine="0"/>
              <w:jc w:val="left"/>
              <w:rPr>
                <w:sz w:val="22"/>
                <w:szCs w:val="20"/>
              </w:rPr>
            </w:pPr>
            <w:proofErr w:type="spellStart"/>
            <w:r w:rsidRPr="00670673">
              <w:rPr>
                <w:sz w:val="22"/>
                <w:szCs w:val="20"/>
              </w:rPr>
              <w:t>nrEndereco</w:t>
            </w:r>
            <w:proofErr w:type="spellEnd"/>
          </w:p>
        </w:tc>
        <w:tc>
          <w:tcPr>
            <w:tcW w:w="1770" w:type="dxa"/>
            <w:noWrap/>
          </w:tcPr>
          <w:p w14:paraId="5BB185D7" w14:textId="61AA49FF" w:rsidR="00730E95" w:rsidRPr="00ED3309"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Número do endereço</w:t>
            </w:r>
          </w:p>
        </w:tc>
        <w:tc>
          <w:tcPr>
            <w:tcW w:w="2770" w:type="dxa"/>
          </w:tcPr>
          <w:p w14:paraId="44688052" w14:textId="6455B554" w:rsidR="00730E95" w:rsidRPr="00053BC5"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51</w:t>
            </w:r>
          </w:p>
        </w:tc>
      </w:tr>
      <w:tr w:rsidR="00730E95" w:rsidRPr="00E8682C"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13233B" w:rsidRDefault="00670673" w:rsidP="00950215">
            <w:pPr>
              <w:ind w:firstLine="0"/>
              <w:jc w:val="left"/>
              <w:rPr>
                <w:rFonts w:ascii="Times New Roman" w:eastAsia="Times New Roman" w:hAnsi="Times New Roman" w:cs="Times New Roman"/>
                <w:sz w:val="22"/>
                <w:szCs w:val="20"/>
                <w:lang w:eastAsia="pt-BR"/>
              </w:rPr>
            </w:pPr>
            <w:proofErr w:type="spellStart"/>
            <w:r w:rsidRPr="00670673">
              <w:rPr>
                <w:sz w:val="22"/>
                <w:szCs w:val="20"/>
              </w:rPr>
              <w:t>complementoEndereco</w:t>
            </w:r>
            <w:proofErr w:type="spellEnd"/>
          </w:p>
        </w:tc>
        <w:tc>
          <w:tcPr>
            <w:tcW w:w="1770" w:type="dxa"/>
            <w:noWrap/>
            <w:hideMark/>
          </w:tcPr>
          <w:p w14:paraId="6A46063E" w14:textId="66F8C902" w:rsidR="00730E95" w:rsidRPr="00ED3309"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Pr>
                <w:sz w:val="22"/>
                <w:szCs w:val="20"/>
              </w:rPr>
              <w:t>Complemento do endereço</w:t>
            </w:r>
          </w:p>
        </w:tc>
        <w:tc>
          <w:tcPr>
            <w:tcW w:w="2770" w:type="dxa"/>
          </w:tcPr>
          <w:p w14:paraId="5C9E00A6" w14:textId="35C78D4E" w:rsidR="00730E95" w:rsidRPr="00E8682C"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Pr>
                <w:rFonts w:ascii="Aptos Narrow" w:eastAsia="Times New Roman" w:hAnsi="Aptos Narrow" w:cs="Times New Roman"/>
                <w:color w:val="000000"/>
                <w:sz w:val="22"/>
                <w:lang w:eastAsia="pt-BR"/>
              </w:rPr>
              <w:t>Ap</w:t>
            </w:r>
            <w:proofErr w:type="spellEnd"/>
            <w:r w:rsidR="00465841">
              <w:rPr>
                <w:rFonts w:ascii="Aptos Narrow" w:eastAsia="Times New Roman" w:hAnsi="Aptos Narrow" w:cs="Times New Roman"/>
                <w:color w:val="000000"/>
                <w:sz w:val="22"/>
                <w:lang w:eastAsia="pt-BR"/>
              </w:rPr>
              <w:t xml:space="preserve"> </w:t>
            </w:r>
            <w:r>
              <w:rPr>
                <w:rFonts w:ascii="Aptos Narrow" w:eastAsia="Times New Roman" w:hAnsi="Aptos Narrow" w:cs="Times New Roman"/>
                <w:color w:val="000000"/>
                <w:sz w:val="22"/>
                <w:lang w:eastAsia="pt-BR"/>
              </w:rPr>
              <w:t>102</w:t>
            </w:r>
          </w:p>
        </w:tc>
      </w:tr>
      <w:tr w:rsidR="00730E95" w:rsidRPr="00E8682C"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13233B" w:rsidRDefault="00670673" w:rsidP="00950215">
            <w:pPr>
              <w:ind w:firstLine="0"/>
              <w:jc w:val="left"/>
              <w:rPr>
                <w:rFonts w:ascii="Times New Roman" w:eastAsia="Times New Roman" w:hAnsi="Times New Roman" w:cs="Times New Roman"/>
                <w:sz w:val="22"/>
                <w:szCs w:val="20"/>
                <w:lang w:eastAsia="pt-BR"/>
              </w:rPr>
            </w:pPr>
            <w:proofErr w:type="spellStart"/>
            <w:r w:rsidRPr="00670673">
              <w:rPr>
                <w:sz w:val="22"/>
                <w:szCs w:val="20"/>
              </w:rPr>
              <w:t>idQuadra</w:t>
            </w:r>
            <w:proofErr w:type="spellEnd"/>
          </w:p>
        </w:tc>
        <w:tc>
          <w:tcPr>
            <w:tcW w:w="1770" w:type="dxa"/>
            <w:noWrap/>
            <w:hideMark/>
          </w:tcPr>
          <w:p w14:paraId="0D5B6EC4" w14:textId="5DCCA40F" w:rsidR="00730E95" w:rsidRPr="00ED3309"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sidRPr="009462A3">
              <w:rPr>
                <w:sz w:val="22"/>
                <w:szCs w:val="20"/>
              </w:rPr>
              <w:t>Número da quadra no setor</w:t>
            </w:r>
          </w:p>
        </w:tc>
        <w:tc>
          <w:tcPr>
            <w:tcW w:w="2770" w:type="dxa"/>
          </w:tcPr>
          <w:p w14:paraId="07B5034A" w14:textId="30B4298E" w:rsidR="00730E95"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w:t>
            </w:r>
          </w:p>
        </w:tc>
      </w:tr>
      <w:tr w:rsidR="00730E95" w:rsidRPr="00E8682C"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13233B" w:rsidRDefault="00DD1E62" w:rsidP="00950215">
            <w:pPr>
              <w:ind w:firstLine="0"/>
              <w:jc w:val="left"/>
              <w:rPr>
                <w:rFonts w:ascii="Times New Roman" w:eastAsia="Times New Roman" w:hAnsi="Times New Roman" w:cs="Times New Roman"/>
                <w:sz w:val="22"/>
                <w:szCs w:val="20"/>
                <w:lang w:eastAsia="pt-BR"/>
              </w:rPr>
            </w:pPr>
            <w:proofErr w:type="spellStart"/>
            <w:r w:rsidRPr="00DD1E62">
              <w:rPr>
                <w:sz w:val="22"/>
                <w:szCs w:val="20"/>
              </w:rPr>
              <w:t>dimTestada</w:t>
            </w:r>
            <w:proofErr w:type="spellEnd"/>
          </w:p>
        </w:tc>
        <w:tc>
          <w:tcPr>
            <w:tcW w:w="1770" w:type="dxa"/>
            <w:noWrap/>
            <w:hideMark/>
          </w:tcPr>
          <w:p w14:paraId="4D71C866" w14:textId="2AEC0755" w:rsidR="00730E95" w:rsidRPr="00ED3309"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0047C7">
              <w:rPr>
                <w:sz w:val="22"/>
                <w:szCs w:val="20"/>
              </w:rPr>
              <w:t>Largura do terreno</w:t>
            </w:r>
          </w:p>
        </w:tc>
        <w:tc>
          <w:tcPr>
            <w:tcW w:w="2770" w:type="dxa"/>
          </w:tcPr>
          <w:p w14:paraId="29D5F4D4" w14:textId="6844FE24" w:rsidR="00730E95" w:rsidRPr="00E8682C"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5 metros</w:t>
            </w:r>
          </w:p>
        </w:tc>
      </w:tr>
      <w:tr w:rsidR="00730E95" w:rsidRPr="00E8682C"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13233B" w:rsidRDefault="00DD1E62" w:rsidP="00950215">
            <w:pPr>
              <w:ind w:firstLine="0"/>
              <w:jc w:val="left"/>
              <w:rPr>
                <w:rFonts w:ascii="Times New Roman" w:eastAsia="Times New Roman" w:hAnsi="Times New Roman" w:cs="Times New Roman"/>
                <w:sz w:val="22"/>
                <w:szCs w:val="20"/>
                <w:lang w:eastAsia="pt-BR"/>
              </w:rPr>
            </w:pPr>
            <w:proofErr w:type="spellStart"/>
            <w:r w:rsidRPr="00DD1E62">
              <w:rPr>
                <w:sz w:val="22"/>
                <w:szCs w:val="20"/>
              </w:rPr>
              <w:t>dimProfundidade</w:t>
            </w:r>
            <w:proofErr w:type="spellEnd"/>
          </w:p>
        </w:tc>
        <w:tc>
          <w:tcPr>
            <w:tcW w:w="1770" w:type="dxa"/>
            <w:noWrap/>
            <w:hideMark/>
          </w:tcPr>
          <w:p w14:paraId="42956869" w14:textId="2B411EC6" w:rsidR="00730E95" w:rsidRPr="00ED3309"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Profundidade do terreno</w:t>
            </w:r>
          </w:p>
        </w:tc>
        <w:tc>
          <w:tcPr>
            <w:tcW w:w="2770" w:type="dxa"/>
          </w:tcPr>
          <w:p w14:paraId="78D35F7B" w14:textId="5480A547" w:rsidR="00730E95" w:rsidRPr="00E8682C"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30 metros</w:t>
            </w:r>
          </w:p>
        </w:tc>
      </w:tr>
    </w:tbl>
    <w:p w14:paraId="2D41DF38" w14:textId="4EFE6AD7" w:rsidR="00730E95" w:rsidRPr="00730E95" w:rsidRDefault="00793B3C" w:rsidP="00145C4C">
      <w:pPr>
        <w:pStyle w:val="Legenda"/>
        <w:rPr>
          <w:lang w:eastAsia="pt-BR"/>
        </w:rPr>
      </w:pPr>
      <w:r>
        <w:rPr>
          <w:lang w:eastAsia="pt-BR"/>
        </w:rPr>
        <w:t>Fonte:</w:t>
      </w:r>
      <w:r>
        <w:rPr>
          <w:lang w:eastAsia="pt-BR"/>
        </w:rPr>
        <w:fldChar w:fldCharType="begin"/>
      </w:r>
      <w:r>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Pr>
          <w:lang w:eastAsia="pt-BR"/>
        </w:rPr>
        <w:fldChar w:fldCharType="separate"/>
      </w:r>
      <w:r w:rsidRPr="00793B3C">
        <w:rPr>
          <w:rFonts w:cs="Arial"/>
          <w:sz w:val="24"/>
        </w:rPr>
        <w:t>(MF-CIATA, 1979)</w:t>
      </w:r>
      <w:r>
        <w:rPr>
          <w:lang w:eastAsia="pt-BR"/>
        </w:rPr>
        <w:fldChar w:fldCharType="end"/>
      </w:r>
      <w:r w:rsidR="00654AD9">
        <w:rPr>
          <w:lang w:eastAsia="pt-BR"/>
        </w:rPr>
        <w:t>.</w:t>
      </w:r>
      <w:r w:rsidR="00E14DB4">
        <w:rPr>
          <w:lang w:eastAsia="pt-BR"/>
        </w:rPr>
        <w:t xml:space="preserve"> </w:t>
      </w:r>
      <w:r w:rsidR="00654AD9">
        <w:rPr>
          <w:lang w:eastAsia="pt-BR"/>
        </w:rPr>
        <w:t>Elaboração</w:t>
      </w:r>
      <w:r w:rsidR="00E14DB4">
        <w:rPr>
          <w:lang w:eastAsia="pt-BR"/>
        </w:rPr>
        <w:t>: Autor</w:t>
      </w:r>
      <w:r w:rsidR="00654AD9">
        <w:rPr>
          <w:lang w:eastAsia="pt-BR"/>
        </w:rPr>
        <w:t>es</w:t>
      </w:r>
    </w:p>
    <w:p w14:paraId="2895CA33" w14:textId="289C5690" w:rsidR="00B10381" w:rsidRDefault="008E63BA" w:rsidP="009A0BA0">
      <w:pPr>
        <w:rPr>
          <w:rFonts w:cs="Arial"/>
          <w:lang w:eastAsia="pt-BR"/>
        </w:rPr>
      </w:pPr>
      <w:r>
        <w:rPr>
          <w:lang w:eastAsia="pt-BR"/>
        </w:rPr>
        <w:t xml:space="preserve">Obviamente que, sendo produtores de dados sem hierarquia ou </w:t>
      </w:r>
      <w:r w:rsidR="000B29FD">
        <w:rPr>
          <w:lang w:eastAsia="pt-BR"/>
        </w:rPr>
        <w:t xml:space="preserve">coordenação entre si, prefeituras e IBGE não produziriam valores </w:t>
      </w:r>
      <w:r w:rsidR="00CD6581">
        <w:rPr>
          <w:lang w:eastAsia="pt-BR"/>
        </w:rPr>
        <w:t xml:space="preserve">completamente </w:t>
      </w:r>
      <w:r w:rsidR="000B29FD">
        <w:rPr>
          <w:lang w:eastAsia="pt-BR"/>
        </w:rPr>
        <w:t>coincidentes</w:t>
      </w:r>
      <w:r w:rsidR="009A0BA0">
        <w:rPr>
          <w:lang w:eastAsia="pt-BR"/>
        </w:rPr>
        <w:t>,</w:t>
      </w:r>
      <w:r w:rsidR="00CD6581">
        <w:rPr>
          <w:lang w:eastAsia="pt-BR"/>
        </w:rPr>
        <w:t xml:space="preserve"> </w:t>
      </w:r>
      <w:r w:rsidR="009A0BA0">
        <w:rPr>
          <w:lang w:eastAsia="pt-BR"/>
        </w:rPr>
        <w:t>c</w:t>
      </w:r>
      <w:r w:rsidR="00CD6581">
        <w:rPr>
          <w:lang w:eastAsia="pt-BR"/>
        </w:rPr>
        <w:t xml:space="preserve">omo explica </w:t>
      </w:r>
      <w:r w:rsidR="00B10381" w:rsidRPr="002A5A84">
        <w:rPr>
          <w:rFonts w:cs="Arial"/>
          <w:lang w:eastAsia="pt-BR"/>
        </w:rPr>
        <w:t>(Macedo, 2023)</w:t>
      </w:r>
      <w:r w:rsidR="00B10381">
        <w:rPr>
          <w:rFonts w:cs="Arial"/>
          <w:lang w:eastAsia="pt-BR"/>
        </w:rPr>
        <w:t>:</w:t>
      </w:r>
    </w:p>
    <w:p w14:paraId="157AE17E" w14:textId="77777777" w:rsidR="00B10381" w:rsidRPr="00BF1260" w:rsidRDefault="00B10381" w:rsidP="00B10381">
      <w:pPr>
        <w:pStyle w:val="Citao"/>
        <w:rPr>
          <w:rFonts w:cs="Arial"/>
          <w:i/>
          <w:iCs/>
          <w:lang w:eastAsia="pt-BR"/>
        </w:rPr>
      </w:pPr>
      <w:r w:rsidRPr="00BF1260">
        <w:rPr>
          <w:rFonts w:cs="Arial"/>
          <w:i/>
          <w:iCs/>
          <w:lang w:eastAsia="pt-BR"/>
        </w:rPr>
        <w:t xml:space="preserve">“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w:t>
      </w:r>
      <w:r w:rsidRPr="00BF1260">
        <w:rPr>
          <w:rFonts w:cs="Arial"/>
          <w:i/>
          <w:iCs/>
          <w:lang w:eastAsia="pt-BR"/>
        </w:rPr>
        <w:lastRenderedPageBreak/>
        <w:t>Geográficos (BDG), propiciando a armazenagem de uma coleção de dados coerentes e estruturados, visando permitir processamentos posteriores.</w:t>
      </w:r>
    </w:p>
    <w:p w14:paraId="262965E2" w14:textId="77777777" w:rsidR="00B10381" w:rsidRPr="00BF1260" w:rsidRDefault="00B10381" w:rsidP="00B10381">
      <w:pPr>
        <w:pStyle w:val="Citao"/>
        <w:rPr>
          <w:rFonts w:cs="Arial"/>
          <w:i/>
          <w:iCs/>
          <w:lang w:eastAsia="pt-BR"/>
        </w:rPr>
      </w:pPr>
      <w:r w:rsidRPr="00BF1260">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BF1260">
        <w:rPr>
          <w:rFonts w:cs="Arial"/>
          <w:i/>
          <w:iCs/>
          <w:lang w:eastAsia="pt-BR"/>
        </w:rPr>
        <w:t>contra-domínio</w:t>
      </w:r>
      <w:proofErr w:type="spellEnd"/>
      <w:r w:rsidRPr="00BF1260">
        <w:rPr>
          <w:rFonts w:cs="Arial"/>
          <w:i/>
          <w:iCs/>
          <w:lang w:eastAsia="pt-BR"/>
        </w:rPr>
        <w:t xml:space="preserve"> não necessariamente igual</w:t>
      </w:r>
      <w:r>
        <w:rPr>
          <w:rFonts w:cs="Arial"/>
          <w:i/>
          <w:iCs/>
          <w:lang w:eastAsia="pt-BR"/>
        </w:rPr>
        <w:t xml:space="preserve"> </w:t>
      </w:r>
      <w:r>
        <w:rPr>
          <w:rFonts w:cs="Arial"/>
          <w:i/>
          <w:iCs/>
          <w:lang w:eastAsia="pt-BR"/>
        </w:rPr>
        <w:fldChar w:fldCharType="begin"/>
      </w:r>
      <w:r>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Pr>
          <w:rFonts w:cs="Arial"/>
          <w:i/>
          <w:iCs/>
          <w:lang w:eastAsia="pt-BR"/>
        </w:rPr>
        <w:fldChar w:fldCharType="separate"/>
      </w:r>
      <w:r w:rsidRPr="00CF1F5A">
        <w:rPr>
          <w:rFonts w:cs="Arial"/>
        </w:rPr>
        <w:t>(Coelho, 2010)</w:t>
      </w:r>
      <w:r>
        <w:rPr>
          <w:rFonts w:cs="Arial"/>
          <w:i/>
          <w:iCs/>
          <w:lang w:eastAsia="pt-BR"/>
        </w:rPr>
        <w:fldChar w:fldCharType="end"/>
      </w:r>
      <w:r w:rsidRPr="00BF1260">
        <w:rPr>
          <w:rFonts w:cs="Arial"/>
          <w:i/>
          <w:iCs/>
          <w:lang w:eastAsia="pt-BR"/>
        </w:rPr>
        <w:t>.</w:t>
      </w:r>
    </w:p>
    <w:p w14:paraId="1D36510A" w14:textId="77777777" w:rsidR="00B10381" w:rsidRPr="00BF1260" w:rsidRDefault="00B10381" w:rsidP="00B10381">
      <w:pPr>
        <w:pStyle w:val="Citao"/>
        <w:rPr>
          <w:rFonts w:cs="Arial"/>
          <w:i/>
          <w:iCs/>
          <w:lang w:eastAsia="pt-BR"/>
        </w:rPr>
      </w:pPr>
      <w:r w:rsidRPr="00BF1260">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BF1260">
        <w:rPr>
          <w:rFonts w:cs="Arial"/>
          <w:i/>
          <w:iCs/>
          <w:lang w:eastAsia="pt-BR"/>
        </w:rPr>
        <w:t>strings</w:t>
      </w:r>
      <w:proofErr w:type="spellEnd"/>
      <w:r w:rsidRPr="00BF1260">
        <w:rPr>
          <w:rFonts w:cs="Arial"/>
          <w:i/>
          <w:iCs/>
          <w:lang w:eastAsia="pt-BR"/>
        </w:rPr>
        <w:t xml:space="preserve"> (cadeia de caracteres) que nomeiam/identificam a feição. </w:t>
      </w:r>
    </w:p>
    <w:p w14:paraId="47CFC07A" w14:textId="77777777" w:rsidR="00B10381" w:rsidRPr="00BF1260" w:rsidRDefault="00B10381" w:rsidP="00B10381">
      <w:pPr>
        <w:pStyle w:val="Citao"/>
        <w:rPr>
          <w:rFonts w:cs="Arial"/>
          <w:i/>
          <w:iCs/>
          <w:lang w:eastAsia="pt-BR"/>
        </w:rPr>
      </w:pPr>
      <w:r w:rsidRPr="00BF1260">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BF1260" w:rsidRDefault="00B10381" w:rsidP="00B10381">
      <w:pPr>
        <w:pStyle w:val="Citao"/>
        <w:rPr>
          <w:rFonts w:cs="Arial"/>
          <w:i/>
          <w:iCs/>
          <w:lang w:eastAsia="pt-BR"/>
        </w:rPr>
      </w:pPr>
      <w:r w:rsidRPr="00BF1260">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BF1260">
        <w:rPr>
          <w:rFonts w:cs="Arial"/>
          <w:i/>
          <w:iCs/>
          <w:lang w:eastAsia="pt-BR"/>
        </w:rPr>
        <w:t>string</w:t>
      </w:r>
      <w:proofErr w:type="spellEnd"/>
      <w:r w:rsidRPr="00BF1260">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BF1260" w:rsidRDefault="00B10381" w:rsidP="00B10381">
      <w:pPr>
        <w:pStyle w:val="Citao"/>
        <w:rPr>
          <w:rFonts w:cs="Arial"/>
          <w:i/>
          <w:iCs/>
          <w:lang w:eastAsia="pt-BR"/>
        </w:rPr>
      </w:pPr>
      <w:r w:rsidRPr="00BF1260">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BF1260">
        <w:rPr>
          <w:rFonts w:cs="Arial"/>
          <w:i/>
          <w:iCs/>
          <w:lang w:eastAsia="pt-BR"/>
        </w:rPr>
        <w:t>strings</w:t>
      </w:r>
      <w:proofErr w:type="spellEnd"/>
      <w:r w:rsidRPr="00BF1260">
        <w:rPr>
          <w:rFonts w:cs="Arial"/>
          <w:i/>
          <w:iCs/>
          <w:lang w:eastAsia="pt-BR"/>
        </w:rPr>
        <w:t xml:space="preserve"> que representam a mesma feição. Essas </w:t>
      </w:r>
      <w:r w:rsidRPr="00BF1260">
        <w:rPr>
          <w:rFonts w:cs="Arial"/>
          <w:i/>
          <w:iCs/>
          <w:lang w:eastAsia="pt-BR"/>
        </w:rPr>
        <w:lastRenderedPageBreak/>
        <w:t>dificuldades poderiam ser mais bem geridas se existisse uma norma governamental que estabelecesse diretrizes e protocolos para a utilização de uma dada informação gerada por um único produtor de dado.</w:t>
      </w:r>
    </w:p>
    <w:p w14:paraId="4A2C93BE" w14:textId="77777777" w:rsidR="00B10381" w:rsidRPr="00BF1260" w:rsidRDefault="00B10381" w:rsidP="00B10381">
      <w:pPr>
        <w:pStyle w:val="Citao"/>
        <w:rPr>
          <w:rFonts w:cs="Arial"/>
          <w:i/>
          <w:iCs/>
          <w:lang w:eastAsia="pt-BR"/>
        </w:rPr>
      </w:pPr>
      <w:r w:rsidRPr="00BF1260">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BF1260">
        <w:rPr>
          <w:rFonts w:cs="Arial"/>
          <w:i/>
          <w:iCs/>
          <w:lang w:eastAsia="pt-BR"/>
        </w:rPr>
        <w:t>CadÚnico</w:t>
      </w:r>
      <w:proofErr w:type="spellEnd"/>
      <w:r w:rsidRPr="00BF1260">
        <w:rPr>
          <w:rFonts w:cs="Arial"/>
          <w:i/>
          <w:iCs/>
          <w:lang w:eastAsia="pt-BR"/>
        </w:rPr>
        <w:t>) criado para atender Programas Sociais do Governo Federal.</w:t>
      </w:r>
    </w:p>
    <w:p w14:paraId="2B2CB8F7" w14:textId="77777777" w:rsidR="00B10381" w:rsidRPr="00BF1260" w:rsidRDefault="00B10381" w:rsidP="00B10381">
      <w:pPr>
        <w:pStyle w:val="Citao"/>
        <w:rPr>
          <w:rFonts w:cs="Arial"/>
          <w:i/>
          <w:iCs/>
          <w:lang w:eastAsia="pt-BR"/>
        </w:rPr>
      </w:pPr>
      <w:r w:rsidRPr="00BF1260">
        <w:rPr>
          <w:rFonts w:cs="Arial"/>
          <w:i/>
          <w:iCs/>
          <w:lang w:eastAsia="pt-BR"/>
        </w:rPr>
        <w:t xml:space="preserve">O BDG do </w:t>
      </w:r>
      <w:proofErr w:type="spellStart"/>
      <w:r w:rsidRPr="00BF1260">
        <w:rPr>
          <w:rFonts w:cs="Arial"/>
          <w:i/>
          <w:iCs/>
          <w:lang w:eastAsia="pt-BR"/>
        </w:rPr>
        <w:t>CadÚnico</w:t>
      </w:r>
      <w:proofErr w:type="spellEnd"/>
      <w:r w:rsidRPr="00BF1260">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BF1260">
        <w:rPr>
          <w:rFonts w:cs="Arial"/>
          <w:i/>
          <w:iCs/>
          <w:lang w:eastAsia="pt-BR"/>
        </w:rPr>
        <w:t>strings</w:t>
      </w:r>
      <w:proofErr w:type="spellEnd"/>
      <w:r w:rsidRPr="00BF1260">
        <w:rPr>
          <w:rFonts w:cs="Arial"/>
          <w:i/>
          <w:iCs/>
          <w:lang w:eastAsia="pt-BR"/>
        </w:rPr>
        <w:t>.</w:t>
      </w:r>
    </w:p>
    <w:p w14:paraId="6DC0A682" w14:textId="77777777" w:rsidR="00B10381" w:rsidRPr="00BF1260" w:rsidRDefault="00B10381" w:rsidP="00B10381">
      <w:pPr>
        <w:pStyle w:val="Citao"/>
        <w:rPr>
          <w:i/>
          <w:iCs/>
          <w:lang w:eastAsia="pt-BR"/>
        </w:rPr>
      </w:pPr>
      <w:r w:rsidRPr="00BF1260">
        <w:rPr>
          <w:rFonts w:cs="Arial"/>
          <w:i/>
          <w:iCs/>
          <w:lang w:eastAsia="pt-BR"/>
        </w:rPr>
        <w:t xml:space="preserve">No caso particular do endereço, este possui uma série de atributos que precisam ser considerados para a criação de uma </w:t>
      </w:r>
      <w:proofErr w:type="spellStart"/>
      <w:r w:rsidRPr="00BF1260">
        <w:rPr>
          <w:rFonts w:cs="Arial"/>
          <w:i/>
          <w:iCs/>
          <w:lang w:eastAsia="pt-BR"/>
        </w:rPr>
        <w:t>string</w:t>
      </w:r>
      <w:proofErr w:type="spellEnd"/>
      <w:r w:rsidRPr="00BF1260">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Default="00D65C59" w:rsidP="00B10381">
      <w:pPr>
        <w:rPr>
          <w:lang w:eastAsia="pt-BR"/>
        </w:rPr>
      </w:pPr>
      <w:r>
        <w:rPr>
          <w:lang w:eastAsia="pt-BR"/>
        </w:rPr>
        <w:t xml:space="preserve">Já existem iniciativas para integrar endereços textuais com os dados georreferenciados do CNEFE. O documento </w:t>
      </w:r>
      <w:r w:rsidR="008563CA">
        <w:rPr>
          <w:lang w:eastAsia="pt-BR"/>
        </w:rPr>
        <w:t>já citado</w:t>
      </w:r>
      <w:r w:rsidR="00865BE0">
        <w:rPr>
          <w:lang w:eastAsia="pt-BR"/>
        </w:rPr>
        <w:t>,</w:t>
      </w:r>
      <w:r w:rsidR="008563CA">
        <w:rPr>
          <w:lang w:eastAsia="pt-BR"/>
        </w:rPr>
        <w:t xml:space="preserve"> </w:t>
      </w:r>
      <w:r>
        <w:rPr>
          <w:lang w:eastAsia="pt-BR"/>
        </w:rPr>
        <w:t xml:space="preserve">“Integração do Cadastro Único com Cadastro Nacional de Endereços para Fins Estatístico através da modelagem de um banco de dados espacial” </w:t>
      </w:r>
      <w:r>
        <w:rPr>
          <w:lang w:eastAsia="pt-BR"/>
        </w:rPr>
        <w:fldChar w:fldCharType="begin"/>
      </w:r>
      <w:r>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Pr>
          <w:lang w:eastAsia="pt-BR"/>
        </w:rPr>
        <w:fldChar w:fldCharType="separate"/>
      </w:r>
      <w:r w:rsidRPr="00F0430F">
        <w:rPr>
          <w:rFonts w:cs="Arial"/>
        </w:rPr>
        <w:t>(Macedo, 2023)</w:t>
      </w:r>
      <w:r>
        <w:rPr>
          <w:lang w:eastAsia="pt-BR"/>
        </w:rPr>
        <w:fldChar w:fldCharType="end"/>
      </w:r>
      <w:r>
        <w:rPr>
          <w:lang w:eastAsia="pt-BR"/>
        </w:rPr>
        <w:t>, por exemplo, oferece um arcabouço técnico bastante completo sobre como conectar as informações de diferentes bancos de dados.</w:t>
      </w:r>
      <w:r w:rsidR="001C7052">
        <w:rPr>
          <w:lang w:eastAsia="pt-BR"/>
        </w:rPr>
        <w:t xml:space="preserve"> </w:t>
      </w:r>
    </w:p>
    <w:p w14:paraId="71178E84" w14:textId="4945DAFE" w:rsidR="00D66274" w:rsidRDefault="00421E42" w:rsidP="00421E42">
      <w:pPr>
        <w:rPr>
          <w:lang w:eastAsia="pt-BR"/>
        </w:rPr>
      </w:pPr>
      <w:r w:rsidRPr="00421E42">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Default="009B56A5" w:rsidP="000C2D2D">
      <w:pPr>
        <w:rPr>
          <w:lang w:eastAsia="pt-BR"/>
        </w:rPr>
      </w:pPr>
      <w:r>
        <w:rPr>
          <w:lang w:eastAsia="pt-BR"/>
        </w:rPr>
        <w:lastRenderedPageBreak/>
        <w:t xml:space="preserve">Como a </w:t>
      </w:r>
      <w:r w:rsidR="00DF15E6">
        <w:rPr>
          <w:lang w:eastAsia="pt-BR"/>
        </w:rPr>
        <w:t>conexão entre endereços das duas bases pode ser excessivamente comple</w:t>
      </w:r>
      <w:r w:rsidR="00394279">
        <w:rPr>
          <w:lang w:eastAsia="pt-BR"/>
        </w:rPr>
        <w:t>xa, deve-se explorar outras possibilidades.</w:t>
      </w:r>
      <w:r w:rsidR="007A7CC7">
        <w:rPr>
          <w:lang w:eastAsia="pt-BR"/>
        </w:rPr>
        <w:t xml:space="preserve"> </w:t>
      </w:r>
      <w:r w:rsidR="00CA6862">
        <w:rPr>
          <w:lang w:eastAsia="pt-BR"/>
        </w:rPr>
        <w:t xml:space="preserve">Há pelo menos mais duas abordagens </w:t>
      </w:r>
      <w:r w:rsidR="00754711">
        <w:rPr>
          <w:lang w:eastAsia="pt-BR"/>
        </w:rPr>
        <w:t>que podem ser utilizada</w:t>
      </w:r>
      <w:r w:rsidR="00204021">
        <w:rPr>
          <w:lang w:eastAsia="pt-BR"/>
        </w:rPr>
        <w:t xml:space="preserve">s </w:t>
      </w:r>
      <w:r w:rsidR="003B154B">
        <w:rPr>
          <w:lang w:eastAsia="pt-BR"/>
        </w:rPr>
        <w:t xml:space="preserve">no projeto: correlação entre as quadras e correlação </w:t>
      </w:r>
      <w:r w:rsidR="000D1075">
        <w:rPr>
          <w:lang w:eastAsia="pt-BR"/>
        </w:rPr>
        <w:t>entre os nomes de logradouros</w:t>
      </w:r>
      <w:r w:rsidR="00742B91">
        <w:rPr>
          <w:lang w:eastAsia="pt-BR"/>
        </w:rPr>
        <w:t>.</w:t>
      </w:r>
    </w:p>
    <w:p w14:paraId="0308CDD3" w14:textId="77777777" w:rsidR="009166B6" w:rsidRDefault="009166B6" w:rsidP="009166B6">
      <w:r w:rsidRPr="00136515">
        <w:t>Na Figura 10,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5B947A21" w:rsidR="00606B43" w:rsidRDefault="00606B43" w:rsidP="00145C4C">
      <w:pPr>
        <w:pStyle w:val="Legenda"/>
      </w:pPr>
      <w:bookmarkStart w:id="112" w:name="_Ref192056355"/>
      <w:r>
        <w:t xml:space="preserve">Figura </w:t>
      </w:r>
      <w:fldSimple w:instr=" SEQ Figura \* ARABIC ">
        <w:r w:rsidR="00CA2BE0">
          <w:rPr>
            <w:noProof/>
          </w:rPr>
          <w:t>11</w:t>
        </w:r>
      </w:fldSimple>
      <w:bookmarkEnd w:id="112"/>
      <w:r>
        <w:t>:</w:t>
      </w:r>
      <w:r w:rsidRPr="00F32EDA">
        <w:t>Agrupamento de endereços por logradouro</w:t>
      </w:r>
    </w:p>
    <w:tbl>
      <w:tblPr>
        <w:tblStyle w:val="Tabelacomgrade"/>
        <w:tblW w:w="0" w:type="auto"/>
        <w:tblLook w:val="04A0" w:firstRow="1" w:lastRow="0" w:firstColumn="1" w:lastColumn="0" w:noHBand="0" w:noVBand="1"/>
      </w:tblPr>
      <w:tblGrid>
        <w:gridCol w:w="9061"/>
      </w:tblGrid>
      <w:tr w:rsidR="0029392C" w14:paraId="6FC8CA2C" w14:textId="77777777" w:rsidTr="0029392C">
        <w:tc>
          <w:tcPr>
            <w:tcW w:w="9061" w:type="dxa"/>
          </w:tcPr>
          <w:p w14:paraId="61D97E22" w14:textId="3861196F" w:rsidR="0029392C" w:rsidRDefault="00F3010F" w:rsidP="00F3010F">
            <w:pPr>
              <w:ind w:firstLine="0"/>
              <w:jc w:val="center"/>
              <w:rPr>
                <w:lang w:eastAsia="pt-BR"/>
              </w:rPr>
            </w:pPr>
            <w:r w:rsidRPr="00F3010F">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Default="003B1B7F" w:rsidP="000C2D2D">
      <w:pPr>
        <w:rPr>
          <w:lang w:eastAsia="pt-BR"/>
        </w:rPr>
      </w:pPr>
    </w:p>
    <w:p w14:paraId="7674DEEE" w14:textId="033434C1" w:rsidR="00BC5A52" w:rsidRPr="00136515" w:rsidRDefault="00136515" w:rsidP="00136515">
      <w:r w:rsidRPr="00136515">
        <w:t>A metodologia descrita na Figura 11 baseia-se na correlação entre a identificação de quadra nas duas bases de dados. Esta abordagem proporciona a melhor correspondência entre os atributos das referidas bases.</w:t>
      </w:r>
    </w:p>
    <w:p w14:paraId="7CBF2B7D" w14:textId="0AD7C1C7" w:rsidR="00B762AE" w:rsidRDefault="00B762AE" w:rsidP="00145C4C">
      <w:pPr>
        <w:pStyle w:val="Legenda"/>
      </w:pPr>
      <w:bookmarkStart w:id="113" w:name="_Ref192056800"/>
      <w:r>
        <w:lastRenderedPageBreak/>
        <w:t xml:space="preserve">Figura </w:t>
      </w:r>
      <w:fldSimple w:instr=" SEQ Figura \* ARABIC ">
        <w:r w:rsidR="00CA2BE0">
          <w:rPr>
            <w:noProof/>
          </w:rPr>
          <w:t>12</w:t>
        </w:r>
      </w:fldSimple>
      <w:bookmarkEnd w:id="113"/>
      <w:r>
        <w:t>:</w:t>
      </w:r>
      <w:r w:rsidRPr="00122314">
        <w:t xml:space="preserve">Agrupamento de endereços por </w:t>
      </w:r>
      <w:r>
        <w:t>quadras</w:t>
      </w:r>
    </w:p>
    <w:tbl>
      <w:tblPr>
        <w:tblStyle w:val="Tabelacomgrade"/>
        <w:tblW w:w="0" w:type="auto"/>
        <w:tblLook w:val="04A0" w:firstRow="1" w:lastRow="0" w:firstColumn="1" w:lastColumn="0" w:noHBand="0" w:noVBand="1"/>
      </w:tblPr>
      <w:tblGrid>
        <w:gridCol w:w="9061"/>
      </w:tblGrid>
      <w:tr w:rsidR="00227C8E" w14:paraId="72275531" w14:textId="77777777" w:rsidTr="00227C8E">
        <w:tc>
          <w:tcPr>
            <w:tcW w:w="9061" w:type="dxa"/>
          </w:tcPr>
          <w:p w14:paraId="70EDE998" w14:textId="3143AB58" w:rsidR="00227C8E" w:rsidRDefault="002068E4" w:rsidP="002068E4">
            <w:pPr>
              <w:ind w:firstLine="0"/>
              <w:jc w:val="center"/>
              <w:rPr>
                <w:lang w:eastAsia="pt-BR"/>
              </w:rPr>
            </w:pPr>
            <w:r w:rsidRPr="002068E4">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Default="00227C8E" w:rsidP="000C2D2D">
      <w:pPr>
        <w:rPr>
          <w:lang w:eastAsia="pt-BR"/>
        </w:rPr>
      </w:pPr>
    </w:p>
    <w:p w14:paraId="3BA63162" w14:textId="77777777" w:rsidR="00560078" w:rsidRDefault="00560078" w:rsidP="00560078">
      <w:pPr>
        <w:pStyle w:val="Ttulo2"/>
      </w:pPr>
      <w:bookmarkStart w:id="114" w:name="_Toc192078437"/>
      <w:r w:rsidRPr="007C7115">
        <w:t>Sistemas de Informação Geográfica (SIG).</w:t>
      </w:r>
      <w:bookmarkEnd w:id="114"/>
      <w:r w:rsidRPr="007C7115">
        <w:t xml:space="preserve"> </w:t>
      </w:r>
    </w:p>
    <w:p w14:paraId="71C158E9" w14:textId="77777777" w:rsidR="00560078" w:rsidRDefault="00560078" w:rsidP="00560078">
      <w:r>
        <w:t xml:space="preserve">Um Sistema de Informação Geográfica (SIG), em inglês </w:t>
      </w:r>
      <w:proofErr w:type="spellStart"/>
      <w:r w:rsidRPr="006C63A6">
        <w:rPr>
          <w:i/>
          <w:rPrChange w:id="115" w:author="Carlos" w:date="2025-03-09T09:28:00Z">
            <w:rPr/>
          </w:rPrChange>
        </w:rPr>
        <w:t>Geographic</w:t>
      </w:r>
      <w:proofErr w:type="spellEnd"/>
      <w:r w:rsidRPr="006C63A6">
        <w:rPr>
          <w:i/>
          <w:rPrChange w:id="116" w:author="Carlos" w:date="2025-03-09T09:28:00Z">
            <w:rPr/>
          </w:rPrChange>
        </w:rPr>
        <w:t xml:space="preserve"> </w:t>
      </w:r>
      <w:proofErr w:type="spellStart"/>
      <w:r w:rsidRPr="006C63A6">
        <w:rPr>
          <w:i/>
          <w:rPrChange w:id="117" w:author="Carlos" w:date="2025-03-09T09:28:00Z">
            <w:rPr/>
          </w:rPrChange>
        </w:rPr>
        <w:t>Information</w:t>
      </w:r>
      <w:proofErr w:type="spellEnd"/>
      <w:r w:rsidRPr="006C63A6">
        <w:rPr>
          <w:i/>
          <w:rPrChange w:id="118" w:author="Carlos" w:date="2025-03-09T09:28:00Z">
            <w:rPr/>
          </w:rPrChange>
        </w:rPr>
        <w:t xml:space="preserve"> System</w:t>
      </w:r>
      <w:r>
        <w:t xml:space="preserve"> (GIS), consiste em um conjunto de ferramentas computacionais para Geoprocessamento no qual permite manipular e integrar dados de diversas fontes, podendo ser criado um banco de dados digital com informações georreferenciadas </w:t>
      </w:r>
      <w:r>
        <w:fldChar w:fldCharType="begin"/>
      </w:r>
      <w:r>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fldChar w:fldCharType="separate"/>
      </w:r>
      <w:r w:rsidRPr="00F142A0">
        <w:rPr>
          <w:rFonts w:cs="Arial"/>
        </w:rPr>
        <w:t>(Câmara; Davis, 2001)</w:t>
      </w:r>
      <w:r>
        <w:fldChar w:fldCharType="end"/>
      </w:r>
    </w:p>
    <w:p w14:paraId="217CDA75" w14:textId="77777777" w:rsidR="00560078" w:rsidRDefault="00560078" w:rsidP="00560078">
      <w:r w:rsidRPr="006C63A6">
        <w:rPr>
          <w:color w:val="FF0000"/>
          <w:rPrChange w:id="119" w:author="Carlos" w:date="2025-03-09T09:28:00Z">
            <w:rPr/>
          </w:rPrChange>
        </w:rPr>
        <w:t xml:space="preserve">Segundo </w:t>
      </w:r>
      <w:r w:rsidRPr="006C63A6">
        <w:rPr>
          <w:color w:val="FF0000"/>
          <w:rPrChange w:id="120" w:author="Carlos" w:date="2025-03-09T09:28:00Z">
            <w:rPr/>
          </w:rPrChange>
        </w:rPr>
        <w:fldChar w:fldCharType="begin"/>
      </w:r>
      <w:r w:rsidRPr="006C63A6">
        <w:rPr>
          <w:color w:val="FF0000"/>
          <w:rPrChange w:id="121" w:author="Carlos" w:date="2025-03-09T09:28:00Z">
            <w:rPr/>
          </w:rPrChange>
        </w:rPr>
        <w:instrText xml:space="preserve"> ADDIN ZOTERO_ITEM CSL_CITATION {"citationID":"6Erb5vR6","properties":{"formattedCitation":"(Fitz, 2008)","plainCitation":"(Fitz, 2008)","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6C63A6">
        <w:rPr>
          <w:color w:val="FF0000"/>
          <w:rPrChange w:id="122" w:author="Carlos" w:date="2025-03-09T09:28:00Z">
            <w:rPr/>
          </w:rPrChange>
        </w:rPr>
        <w:fldChar w:fldCharType="separate"/>
      </w:r>
      <w:r w:rsidRPr="006C63A6">
        <w:rPr>
          <w:rFonts w:cs="Arial"/>
          <w:color w:val="FF0000"/>
          <w:rPrChange w:id="123" w:author="Carlos" w:date="2025-03-09T09:28:00Z">
            <w:rPr>
              <w:rFonts w:cs="Arial"/>
            </w:rPr>
          </w:rPrChange>
        </w:rPr>
        <w:t>(Fitz, 2008)</w:t>
      </w:r>
      <w:r w:rsidRPr="006C63A6">
        <w:rPr>
          <w:color w:val="FF0000"/>
          <w:rPrChange w:id="124" w:author="Carlos" w:date="2025-03-09T09:28:00Z">
            <w:rPr/>
          </w:rPrChange>
        </w:rPr>
        <w:fldChar w:fldCharType="end"/>
      </w:r>
      <w:r>
        <w:t xml:space="preserve"> os </w:t>
      </w:r>
      <w:proofErr w:type="spellStart"/>
      <w:r>
        <w:t>SIGs</w:t>
      </w:r>
      <w:proofErr w:type="spellEnd"/>
      <w:r>
        <w:t xml:space="preserve"> “são sistemas computacionais que possuem programas especiais para a coleta, o armazenamento, o processamento e a análise digital de dados georreferenciados visando à produção de informação espacial”.</w:t>
      </w:r>
    </w:p>
    <w:p w14:paraId="4DD57F10" w14:textId="77777777" w:rsidR="00560078" w:rsidRDefault="00560078" w:rsidP="00560078">
      <w:r w:rsidRPr="006C63A6">
        <w:rPr>
          <w:color w:val="FF0000"/>
          <w:rPrChange w:id="125" w:author="Carlos" w:date="2025-03-09T09:28:00Z">
            <w:rPr/>
          </w:rPrChange>
        </w:rPr>
        <w:t xml:space="preserve">Para </w:t>
      </w:r>
      <w:r w:rsidRPr="006C63A6">
        <w:rPr>
          <w:color w:val="FF0000"/>
          <w:rPrChange w:id="126" w:author="Carlos" w:date="2025-03-09T09:28:00Z">
            <w:rPr/>
          </w:rPrChange>
        </w:rPr>
        <w:fldChar w:fldCharType="begin"/>
      </w:r>
      <w:r w:rsidRPr="006C63A6">
        <w:rPr>
          <w:color w:val="FF0000"/>
          <w:rPrChange w:id="127" w:author="Carlos" w:date="2025-03-09T09:28:00Z">
            <w:rPr/>
          </w:rPrChange>
        </w:rPr>
        <w:instrText xml:space="preserve"> ADDIN ZOTERO_ITEM CSL_CITATION {"citationID":"gNIIn0SP","properties":{"formattedCitation":"(Bossler, 2016)","plainCitation":"(Bossler, 2016)","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6C63A6">
        <w:rPr>
          <w:color w:val="FF0000"/>
          <w:rPrChange w:id="128" w:author="Carlos" w:date="2025-03-09T09:28:00Z">
            <w:rPr/>
          </w:rPrChange>
        </w:rPr>
        <w:fldChar w:fldCharType="separate"/>
      </w:r>
      <w:r w:rsidRPr="006C63A6">
        <w:rPr>
          <w:rFonts w:cs="Arial"/>
          <w:color w:val="FF0000"/>
          <w:rPrChange w:id="129" w:author="Carlos" w:date="2025-03-09T09:28:00Z">
            <w:rPr>
              <w:rFonts w:cs="Arial"/>
            </w:rPr>
          </w:rPrChange>
        </w:rPr>
        <w:t>(</w:t>
      </w:r>
      <w:proofErr w:type="spellStart"/>
      <w:r w:rsidRPr="006C63A6">
        <w:rPr>
          <w:rFonts w:cs="Arial"/>
          <w:color w:val="FF0000"/>
          <w:rPrChange w:id="130" w:author="Carlos" w:date="2025-03-09T09:28:00Z">
            <w:rPr>
              <w:rFonts w:cs="Arial"/>
            </w:rPr>
          </w:rPrChange>
        </w:rPr>
        <w:t>Bossler</w:t>
      </w:r>
      <w:proofErr w:type="spellEnd"/>
      <w:r w:rsidRPr="006C63A6">
        <w:rPr>
          <w:rFonts w:cs="Arial"/>
          <w:color w:val="FF0000"/>
          <w:rPrChange w:id="131" w:author="Carlos" w:date="2025-03-09T09:28:00Z">
            <w:rPr>
              <w:rFonts w:cs="Arial"/>
            </w:rPr>
          </w:rPrChange>
        </w:rPr>
        <w:t>, 2016)</w:t>
      </w:r>
      <w:r w:rsidRPr="006C63A6">
        <w:rPr>
          <w:color w:val="FF0000"/>
          <w:rPrChange w:id="132" w:author="Carlos" w:date="2025-03-09T09:28:00Z">
            <w:rPr/>
          </w:rPrChange>
        </w:rPr>
        <w:fldChar w:fldCharType="end"/>
      </w:r>
      <w:r>
        <w:t xml:space="preserve"> os </w:t>
      </w:r>
      <w:proofErr w:type="spellStart"/>
      <w:r>
        <w:t>SIGs</w:t>
      </w:r>
      <w:proofErr w:type="spellEnd"/>
      <w:r>
        <w:t xml:space="preserve"> “são programas de computador destinados a trabalhar matematicamente as informações geográficas e alfanuméricas para gerar informações baseadas em algoritmos pré-definidos”.</w:t>
      </w:r>
      <w:r>
        <w:tab/>
      </w:r>
    </w:p>
    <w:p w14:paraId="12786A5F" w14:textId="77777777" w:rsidR="00560078" w:rsidRDefault="00560078" w:rsidP="00560078">
      <w:r>
        <w:t xml:space="preserve">A utilização de um SIG pode oferecer vantagens ao usuário devido os dados, uma vez inseridos no sistema, serem processados e manipulados com relativa rapidez. O sistema ainda permite fazer diferentes análises das informações com a </w:t>
      </w:r>
      <w:r>
        <w:lastRenderedPageBreak/>
        <w:t xml:space="preserve">utilização de ferramentas matemáticas e estatísticas, e até mesmo auxiliar em tomada de decisão </w:t>
      </w:r>
      <w:r>
        <w:fldChar w:fldCharType="begin"/>
      </w:r>
      <w:r>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fldChar w:fldCharType="separate"/>
      </w:r>
      <w:r w:rsidRPr="00F35C13">
        <w:rPr>
          <w:rFonts w:cs="Arial"/>
        </w:rPr>
        <w:t>(Hanada; Gonçalves, 2007)</w:t>
      </w:r>
      <w:r>
        <w:fldChar w:fldCharType="end"/>
      </w:r>
      <w:r>
        <w:t>.</w:t>
      </w:r>
    </w:p>
    <w:p w14:paraId="30958505" w14:textId="77777777" w:rsidR="00560078" w:rsidRDefault="00560078" w:rsidP="00560078">
      <w:r>
        <w:t xml:space="preserve">Os </w:t>
      </w:r>
      <w:proofErr w:type="spellStart"/>
      <w:r>
        <w:t>SIGs</w:t>
      </w:r>
      <w:proofErr w:type="spellEnd"/>
      <w:r>
        <w:t xml:space="preserve"> são utilizados pelas mais diversas áreas de conhecimento, tanto nas áreas sociais e humanas quanto em áreas de exatas e biológicas. Cada usuário manipula os dados lidando com conceitos de suas respectivas disciplinas </w:t>
      </w:r>
      <w:r>
        <w:fldChar w:fldCharType="begin"/>
      </w:r>
      <w:r>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fldChar w:fldCharType="separate"/>
      </w:r>
      <w:r w:rsidRPr="00F35C13">
        <w:rPr>
          <w:rFonts w:cs="Arial"/>
        </w:rPr>
        <w:t>(Câmara; Monteiro, 2001)</w:t>
      </w:r>
      <w:r>
        <w:fldChar w:fldCharType="end"/>
      </w:r>
      <w:r>
        <w:t>.</w:t>
      </w:r>
    </w:p>
    <w:p w14:paraId="731CE7BB" w14:textId="77777777" w:rsidR="00560078" w:rsidRDefault="00560078" w:rsidP="00560078">
      <w:r>
        <w:t>Neste projeto o sistema SIG será muito importante para validar, selecionar e visualizar os dados obtidos das prefeituras e do CNEFE. Também será usado nas etapas intermediárias do processo de prototipação do aplicativo de conversão.</w:t>
      </w:r>
    </w:p>
    <w:p w14:paraId="7830DD5B" w14:textId="35230D2C" w:rsidR="001E24F2" w:rsidRPr="001E24F2" w:rsidRDefault="001E24F2" w:rsidP="000B085C">
      <w:pPr>
        <w:pStyle w:val="Ttulo2"/>
        <w:rPr>
          <w:rFonts w:eastAsia="Times New Roman"/>
          <w:lang w:eastAsia="pt-BR"/>
        </w:rPr>
      </w:pPr>
      <w:bookmarkStart w:id="133" w:name="_Toc192078438"/>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133"/>
    </w:p>
    <w:p w14:paraId="05A8DA82" w14:textId="1946C449" w:rsidR="001E24F2" w:rsidRPr="001E24F2" w:rsidRDefault="001E24F2" w:rsidP="001E24F2">
      <w:pPr>
        <w:rPr>
          <w:lang w:eastAsia="pt-BR"/>
        </w:rPr>
      </w:pPr>
      <w:commentRangeStart w:id="134"/>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commentRangeEnd w:id="134"/>
      <w:r w:rsidR="006C63A6">
        <w:rPr>
          <w:rStyle w:val="Refdecomentrio"/>
        </w:rPr>
        <w:commentReference w:id="134"/>
      </w:r>
    </w:p>
    <w:p w14:paraId="369FD108" w14:textId="1A068312" w:rsidR="00AF175A" w:rsidRDefault="00560078" w:rsidP="00560078">
      <w:pPr>
        <w:rPr>
          <w:lang w:eastAsia="pt-BR"/>
        </w:rPr>
      </w:pPr>
      <w:r w:rsidRPr="00560078">
        <w:t xml:space="preserve">É viável armazenar dados geográficos em qualquer Sistema de Gerenciamento de Banco de Dados (SGBD) textual, desde que esses dados sejam codificados em um formato como o </w:t>
      </w:r>
      <w:proofErr w:type="spellStart"/>
      <w:r w:rsidRPr="00560078">
        <w:t>GeoJSON</w:t>
      </w:r>
      <w:proofErr w:type="spellEnd"/>
      <w:r w:rsidRPr="00560078">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Default="002E2CD6" w:rsidP="000B085C">
      <w:pPr>
        <w:pStyle w:val="Ttulo2"/>
      </w:pPr>
      <w:bookmarkStart w:id="135" w:name="_Toc192078439"/>
      <w:r w:rsidRPr="007C7115">
        <w:t>Cadastro Imobiliário e Georreferenciamento.</w:t>
      </w:r>
      <w:bookmarkEnd w:id="135"/>
      <w:r w:rsidRPr="007C7115">
        <w:t xml:space="preserve"> </w:t>
      </w:r>
    </w:p>
    <w:p w14:paraId="596EB771" w14:textId="6F7BB78F" w:rsidR="00BB1156" w:rsidRDefault="00BB1156" w:rsidP="00BB1156">
      <w:r>
        <w:t xml:space="preserve">Uma das operações mais importantes </w:t>
      </w:r>
      <w:r w:rsidR="00BD6A63">
        <w:t xml:space="preserve">nesse trabalho é o </w:t>
      </w:r>
      <w:commentRangeStart w:id="136"/>
      <w:r w:rsidR="00BD6A63">
        <w:t xml:space="preserve">registro das imagens </w:t>
      </w:r>
      <w:commentRangeEnd w:id="136"/>
      <w:r w:rsidR="006C63A6">
        <w:rPr>
          <w:rStyle w:val="Refdecomentrio"/>
        </w:rPr>
        <w:commentReference w:id="136"/>
      </w:r>
      <w:r w:rsidR="00BD6A63">
        <w:t>geradas a partir dos dados textuais do CIATA.</w:t>
      </w:r>
    </w:p>
    <w:p w14:paraId="0AA4D70D" w14:textId="6DAD7F51" w:rsidR="00BD6A63" w:rsidRDefault="00BD6A63" w:rsidP="00BD6A63">
      <w:commentRangeStart w:id="137"/>
      <w:r>
        <w:t>O registro de uma imagem, compreende uma transformação geométrica que</w:t>
      </w:r>
      <w:r w:rsidR="008C1AC1">
        <w:t xml:space="preserve"> </w:t>
      </w:r>
      <w:r>
        <w:t>relaciona coordenadas de imagem (linha e coluna) com coordenadas de um</w:t>
      </w:r>
      <w:r w:rsidR="008C1AC1">
        <w:t xml:space="preserve"> </w:t>
      </w:r>
      <w:r>
        <w:t>sistema de referência.</w:t>
      </w:r>
      <w:commentRangeEnd w:id="137"/>
      <w:r w:rsidR="00714E91">
        <w:rPr>
          <w:rStyle w:val="Refdecomentrio"/>
        </w:rPr>
        <w:commentReference w:id="137"/>
      </w:r>
      <w:r>
        <w:t xml:space="preserve"> Outros termos comuns para a designação do procedimento</w:t>
      </w:r>
      <w:r w:rsidR="008C1AC1">
        <w:t xml:space="preserve"> </w:t>
      </w:r>
      <w:r>
        <w:t xml:space="preserve">de </w:t>
      </w:r>
      <w:r w:rsidRPr="00714E91">
        <w:rPr>
          <w:color w:val="FF0000"/>
          <w:rPrChange w:id="138" w:author="Carlos" w:date="2025-03-09T09:32:00Z">
            <w:rPr/>
          </w:rPrChange>
        </w:rPr>
        <w:t>registro</w:t>
      </w:r>
      <w:r>
        <w:t xml:space="preserve"> são geocodificação e georreferenciamento. É importante, contudo,</w:t>
      </w:r>
      <w:r w:rsidR="008C1AC1">
        <w:t xml:space="preserve"> </w:t>
      </w:r>
      <w:r>
        <w:t xml:space="preserve">fazer uma distinção clara entre registro e correção geométrica. </w:t>
      </w:r>
      <w:commentRangeStart w:id="139"/>
      <w:r>
        <w:t>O processo de</w:t>
      </w:r>
      <w:r w:rsidR="00D547DF">
        <w:t xml:space="preserve"> </w:t>
      </w:r>
      <w:r>
        <w:t>correção geométrica de imagens elimina as distorções geométricas sistemáticas</w:t>
      </w:r>
      <w:r w:rsidR="00D547DF">
        <w:t xml:space="preserve"> </w:t>
      </w:r>
      <w:r>
        <w:t>introduzidas na etapa de aquisição das imagens, enquanto o registro apenas usa</w:t>
      </w:r>
      <w:r w:rsidR="00D547DF">
        <w:t xml:space="preserve"> </w:t>
      </w:r>
      <w:r>
        <w:t>transformações geométricas simples - usualmente transformações polinomiais -</w:t>
      </w:r>
      <w:r w:rsidR="00CC4EFD">
        <w:t xml:space="preserve"> </w:t>
      </w:r>
      <w:r>
        <w:t xml:space="preserve">para estabelecer um </w:t>
      </w:r>
      <w:r>
        <w:lastRenderedPageBreak/>
        <w:t>mapeamento entre coordenadas de imagem e coordenadas</w:t>
      </w:r>
      <w:r w:rsidR="00CC4EFD">
        <w:t xml:space="preserve"> </w:t>
      </w:r>
      <w:r>
        <w:t>geográficas. Por isso</w:t>
      </w:r>
      <w:r w:rsidR="007D2AD0">
        <w:t>,</w:t>
      </w:r>
      <w:r>
        <w:t xml:space="preserve"> sugere-se que o registro seja sempre utilizado como uma</w:t>
      </w:r>
      <w:r w:rsidR="007D2AD0">
        <w:t xml:space="preserve"> </w:t>
      </w:r>
      <w:r>
        <w:t>técnica que busca refinar a qualidade geométrica de imagens com correção</w:t>
      </w:r>
      <w:r w:rsidR="007D2AD0">
        <w:t xml:space="preserve"> </w:t>
      </w:r>
      <w:r>
        <w:t xml:space="preserve">geométrica de sistema </w:t>
      </w:r>
      <w:r w:rsidR="00F63144">
        <w:fldChar w:fldCharType="begin"/>
      </w:r>
      <w:r w:rsidR="00F63144">
        <w:instrText xml:space="preserve"> ADDIN ZOTERO_ITEM CSL_CITATION {"citationID":"5OZNFvV4","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fldChar w:fldCharType="separate"/>
      </w:r>
      <w:r w:rsidR="00F63144" w:rsidRPr="00F63144">
        <w:rPr>
          <w:rFonts w:cs="Arial"/>
        </w:rPr>
        <w:t>(INPE, 2012)</w:t>
      </w:r>
      <w:r w:rsidR="00F63144">
        <w:fldChar w:fldCharType="end"/>
      </w:r>
      <w:commentRangeEnd w:id="139"/>
      <w:r w:rsidR="00714E91">
        <w:rPr>
          <w:rStyle w:val="Refdecomentrio"/>
        </w:rPr>
        <w:commentReference w:id="139"/>
      </w:r>
      <w:r>
        <w:t>.</w:t>
      </w:r>
    </w:p>
    <w:p w14:paraId="7A544CD8" w14:textId="450C07AE" w:rsidR="00BD6A63" w:rsidRDefault="00BD6A63" w:rsidP="00BD6A63">
      <w:r>
        <w:t xml:space="preserve">O </w:t>
      </w:r>
      <w:r w:rsidRPr="00714E91">
        <w:rPr>
          <w:color w:val="FF0000"/>
          <w:rPrChange w:id="140" w:author="Carlos" w:date="2025-03-09T09:33:00Z">
            <w:rPr/>
          </w:rPrChange>
        </w:rPr>
        <w:t>registro</w:t>
      </w:r>
      <w:r>
        <w:t xml:space="preserve"> é uma operação necessária para se fazer a integração de uma</w:t>
      </w:r>
      <w:r w:rsidR="007D2AD0">
        <w:t xml:space="preserve"> </w:t>
      </w:r>
      <w:r>
        <w:t>imagem à base de dados existente num SIG. Há muitos anos os projetos na</w:t>
      </w:r>
      <w:r w:rsidR="00F118D9">
        <w:t xml:space="preserve"> </w:t>
      </w:r>
      <w:r>
        <w:t>área de sensoriamento remoto pressupõem que as imagens possam ser</w:t>
      </w:r>
      <w:r w:rsidR="00F118D9">
        <w:t xml:space="preserve"> </w:t>
      </w:r>
      <w:r>
        <w:t>integradas aos dados extraídos de mapas existentes ou às medições de certas</w:t>
      </w:r>
      <w:r w:rsidR="00F118D9">
        <w:t xml:space="preserve"> </w:t>
      </w:r>
      <w:r>
        <w:t>grandezas feitas diretamente no terreno. O registro também é importante</w:t>
      </w:r>
      <w:r w:rsidR="00F118D9">
        <w:t xml:space="preserve"> </w:t>
      </w:r>
      <w:r>
        <w:t>para se combinar imagens de sensores diferentes sobre uma mesma área</w:t>
      </w:r>
      <w:r w:rsidR="00624F9E">
        <w:t xml:space="preserve"> </w:t>
      </w:r>
      <w:r w:rsidR="00624F9E" w:rsidRPr="00624F9E">
        <w:t xml:space="preserve">ou para se realizar estudos </w:t>
      </w:r>
      <w:proofErr w:type="spellStart"/>
      <w:r w:rsidR="00624F9E" w:rsidRPr="00624F9E">
        <w:t>multi-temporais</w:t>
      </w:r>
      <w:proofErr w:type="spellEnd"/>
      <w:r w:rsidR="00624F9E" w:rsidRPr="00624F9E">
        <w:t xml:space="preserve">, caso em que se usam imagens tomadas em épocas distintas </w:t>
      </w:r>
      <w:r w:rsidR="00F63144">
        <w:fldChar w:fldCharType="begin"/>
      </w:r>
      <w:r w:rsidR="00F63144">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fldChar w:fldCharType="separate"/>
      </w:r>
      <w:r w:rsidR="00F63144" w:rsidRPr="00F63144">
        <w:rPr>
          <w:rFonts w:cs="Arial"/>
        </w:rPr>
        <w:t>(INPE, 2012)</w:t>
      </w:r>
      <w:r w:rsidR="00F63144">
        <w:fldChar w:fldCharType="end"/>
      </w:r>
      <w:r w:rsidR="00624F9E" w:rsidRPr="00624F9E">
        <w:t>.</w:t>
      </w:r>
    </w:p>
    <w:p w14:paraId="637A70BF" w14:textId="15A6589D" w:rsidR="004F1F2D" w:rsidRDefault="004F1F2D" w:rsidP="00BD6A63">
      <w:r>
        <w:t>N</w:t>
      </w:r>
      <w:r w:rsidR="008F5AF9">
        <w:t xml:space="preserve">o presente projeto </w:t>
      </w:r>
      <w:commentRangeStart w:id="141"/>
      <w:r w:rsidR="008F5AF9">
        <w:t>buscaremos</w:t>
      </w:r>
      <w:commentRangeEnd w:id="141"/>
      <w:r w:rsidR="00714E91">
        <w:rPr>
          <w:rStyle w:val="Refdecomentrio"/>
        </w:rPr>
        <w:commentReference w:id="141"/>
      </w:r>
      <w:r w:rsidR="008F5AF9">
        <w:t xml:space="preserve"> a automatização do registro usando as coordenadas oferecidas pelo </w:t>
      </w:r>
      <w:commentRangeStart w:id="142"/>
      <w:r w:rsidR="008F5AF9">
        <w:t xml:space="preserve">CNEFE. </w:t>
      </w:r>
      <w:commentRangeEnd w:id="142"/>
      <w:r w:rsidR="003F44E8">
        <w:rPr>
          <w:rStyle w:val="Refdecomentrio"/>
        </w:rPr>
        <w:commentReference w:id="142"/>
      </w:r>
    </w:p>
    <w:p w14:paraId="3F3DFBAC" w14:textId="47ECB95F" w:rsidR="00966DB2" w:rsidRDefault="00966DB2">
      <w:r>
        <w:br w:type="page"/>
      </w:r>
    </w:p>
    <w:p w14:paraId="10A4BE9C" w14:textId="79111357" w:rsidR="001D772A" w:rsidRPr="007C7115" w:rsidRDefault="00406037" w:rsidP="000B085C">
      <w:pPr>
        <w:pStyle w:val="Ttulo1"/>
      </w:pPr>
      <w:bookmarkStart w:id="143" w:name="_Toc192078440"/>
      <w:commentRangeStart w:id="144"/>
      <w:r>
        <w:lastRenderedPageBreak/>
        <w:t>M</w:t>
      </w:r>
      <w:r w:rsidR="001D772A" w:rsidRPr="007C7115">
        <w:t>etodologia</w:t>
      </w:r>
      <w:r w:rsidR="005E6C0C">
        <w:t xml:space="preserve"> da pesquisa</w:t>
      </w:r>
      <w:bookmarkEnd w:id="143"/>
      <w:commentRangeEnd w:id="144"/>
      <w:r w:rsidR="00714E91">
        <w:rPr>
          <w:rStyle w:val="Refdecomentrio"/>
          <w:rFonts w:eastAsiaTheme="minorHAnsi" w:cstheme="minorBidi"/>
          <w:b w:val="0"/>
          <w:caps w:val="0"/>
        </w:rPr>
        <w:commentReference w:id="144"/>
      </w:r>
    </w:p>
    <w:p w14:paraId="2B0DFEDA" w14:textId="14A9C911" w:rsidR="000C3264" w:rsidRDefault="000C3264" w:rsidP="000B085C">
      <w:pPr>
        <w:pStyle w:val="Ttulo2"/>
      </w:pPr>
      <w:bookmarkStart w:id="145" w:name="_Toc192078441"/>
      <w:commentRangeStart w:id="146"/>
      <w:r>
        <w:t>Etapas</w:t>
      </w:r>
      <w:bookmarkEnd w:id="145"/>
      <w:commentRangeEnd w:id="146"/>
      <w:r w:rsidR="003F44E8">
        <w:rPr>
          <w:rStyle w:val="Refdecomentrio"/>
          <w:rFonts w:eastAsiaTheme="minorHAnsi" w:cstheme="minorBidi"/>
          <w:caps w:val="0"/>
        </w:rPr>
        <w:commentReference w:id="146"/>
      </w:r>
      <w:r w:rsidR="00AE7CE0" w:rsidRPr="00AE7CE0">
        <w:t xml:space="preserve"> </w:t>
      </w:r>
    </w:p>
    <w:p w14:paraId="27A2D8A6" w14:textId="0C552C34" w:rsidR="00142315" w:rsidRPr="00D510B9" w:rsidRDefault="004705B8" w:rsidP="00D510B9">
      <w:pPr>
        <w:pStyle w:val="Tpico"/>
      </w:pPr>
      <w:commentRangeStart w:id="147"/>
      <w:commentRangeStart w:id="148"/>
      <w:r w:rsidRPr="00D510B9">
        <w:t>Obter</w:t>
      </w:r>
      <w:r w:rsidR="00AE7CE0" w:rsidRPr="00D510B9">
        <w:t xml:space="preserve"> </w:t>
      </w:r>
      <w:r w:rsidR="00886862" w:rsidRPr="00D510B9">
        <w:t xml:space="preserve">dados </w:t>
      </w:r>
      <w:r w:rsidR="001C7536" w:rsidRPr="00D510B9">
        <w:t xml:space="preserve">dos lotes </w:t>
      </w:r>
      <w:r w:rsidR="00AE7CE0" w:rsidRPr="00D510B9">
        <w:t>d</w:t>
      </w:r>
      <w:r w:rsidR="000652FD" w:rsidRPr="00D510B9">
        <w:t>e</w:t>
      </w:r>
      <w:r w:rsidR="00AE7CE0" w:rsidRPr="00D510B9">
        <w:t xml:space="preserve"> municípios</w:t>
      </w:r>
      <w:r w:rsidR="00FE4605" w:rsidRPr="00D510B9">
        <w:t xml:space="preserve"> </w:t>
      </w:r>
      <w:r w:rsidR="00BF25F9" w:rsidRPr="00D510B9">
        <w:t>parceiros</w:t>
      </w:r>
      <w:commentRangeEnd w:id="147"/>
      <w:r w:rsidR="003F44E8">
        <w:rPr>
          <w:rStyle w:val="Refdecomentrio"/>
          <w:b w:val="0"/>
          <w:bCs w:val="0"/>
        </w:rPr>
        <w:commentReference w:id="147"/>
      </w:r>
    </w:p>
    <w:p w14:paraId="07F0D598" w14:textId="2B2C818D" w:rsidR="00AE7CE0" w:rsidRDefault="00204CC0" w:rsidP="00142315">
      <w:r>
        <w:t>Obter a</w:t>
      </w:r>
      <w:r w:rsidR="00194975">
        <w:t xml:space="preserve"> identificação do lote e da quadra, logradouro, número, </w:t>
      </w:r>
      <w:r w:rsidR="00AD78D8">
        <w:t xml:space="preserve">largura do lote (testada) e outras dimensões </w:t>
      </w:r>
      <w:r w:rsidR="000E79A9">
        <w:t>disponíveis</w:t>
      </w:r>
      <w:r w:rsidR="002C25A8">
        <w:t xml:space="preserve">. </w:t>
      </w:r>
      <w:r w:rsidR="00A00B59">
        <w:t xml:space="preserve">A lista completa dos atributos necessários para a geração de </w:t>
      </w:r>
      <w:r w:rsidR="001F5617">
        <w:t xml:space="preserve">imagens de quadras </w:t>
      </w:r>
      <w:r w:rsidR="00A00B59">
        <w:t xml:space="preserve">está na </w:t>
      </w:r>
      <w:r w:rsidR="00461A90">
        <w:fldChar w:fldCharType="begin"/>
      </w:r>
      <w:r w:rsidR="00461A90">
        <w:instrText xml:space="preserve"> REF _Ref191994451 \h </w:instrText>
      </w:r>
      <w:r w:rsidR="00461A90">
        <w:fldChar w:fldCharType="separate"/>
      </w:r>
      <w:r w:rsidR="00461A90">
        <w:t xml:space="preserve">Tabela </w:t>
      </w:r>
      <w:r w:rsidR="00461A90">
        <w:rPr>
          <w:noProof/>
        </w:rPr>
        <w:t>6</w:t>
      </w:r>
      <w:r w:rsidR="00461A90">
        <w:fldChar w:fldCharType="end"/>
      </w:r>
    </w:p>
    <w:p w14:paraId="56BF484A" w14:textId="1D71D901" w:rsidR="00A0431C" w:rsidRDefault="00D119BF" w:rsidP="00D119BF">
      <w:r w:rsidRPr="00D119BF">
        <w:t>Atualmente, os aplicativos de cadastro geralmente utilizam uma estrutura de dados composta por múltiplas classes ou tabelas. Para este estudo, entretanto, a estrutura ideal para importação consiste em uma única tabela que contém exclusivamente os dados necessários para a criação dos objetos geométricos, conforme o esquema apresentado na Tabela 4.</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1628CA7A" w14:textId="01460652" w:rsidR="003809CD" w:rsidRPr="007C7115" w:rsidRDefault="00A05F79" w:rsidP="00D510B9">
      <w:pPr>
        <w:pStyle w:val="Tpico"/>
      </w:pPr>
      <w:commentRangeStart w:id="149"/>
      <w:r>
        <w:t xml:space="preserve">Definir e povoar um banco de dados relacional </w:t>
      </w:r>
      <w:r w:rsidR="00591CEC">
        <w:t>com os dados dos imóveis</w:t>
      </w:r>
      <w:r w:rsidR="00EB271B">
        <w:t>.</w:t>
      </w:r>
      <w:commentRangeEnd w:id="149"/>
      <w:r w:rsidR="003F44E8">
        <w:rPr>
          <w:rStyle w:val="Refdecomentrio"/>
          <w:b w:val="0"/>
          <w:bCs w:val="0"/>
        </w:rPr>
        <w:commentReference w:id="149"/>
      </w:r>
    </w:p>
    <w:p w14:paraId="34B418AC" w14:textId="18DD6A5C" w:rsidR="00E50C2A" w:rsidRDefault="00591CEC" w:rsidP="00D510B9">
      <w:pPr>
        <w:pStyle w:val="Tpico"/>
      </w:pPr>
      <w:r>
        <w:t>Selecionar</w:t>
      </w:r>
      <w:r w:rsidR="006F0CA0">
        <w:t xml:space="preserve"> um conjunto ótimo de informações </w:t>
      </w:r>
      <w:r w:rsidR="00AE7CE0" w:rsidRPr="007C7115">
        <w:t>cadastrais</w:t>
      </w:r>
      <w:r w:rsidR="00EB271B">
        <w:t>.</w:t>
      </w:r>
    </w:p>
    <w:p w14:paraId="3D3ECF8E" w14:textId="5774047F" w:rsidR="00AE7CE0" w:rsidRDefault="006F0CA0" w:rsidP="00E50C2A">
      <w:del w:id="150" w:author="Carlos" w:date="2025-03-09T09:38:00Z">
        <w:r w:rsidDel="003F44E8">
          <w:delText xml:space="preserve"> </w:delText>
        </w:r>
      </w:del>
      <w:r w:rsidR="00390D42">
        <w:t xml:space="preserve">Criar um conjunto de </w:t>
      </w:r>
      <w:r>
        <w:t xml:space="preserve">quadras retangulares </w:t>
      </w:r>
      <w:r w:rsidR="00770B33">
        <w:t>com pelo menos um endereço em cada logradouro</w:t>
      </w:r>
      <w:r w:rsidR="00390D42">
        <w:t xml:space="preserve">. Esse conjunto </w:t>
      </w:r>
      <w:r w:rsidR="007E08CD">
        <w:t xml:space="preserve">virtual </w:t>
      </w:r>
      <w:r w:rsidR="00FD630C">
        <w:t>será cham</w:t>
      </w:r>
      <w:r w:rsidR="00EB271B">
        <w:t>a</w:t>
      </w:r>
      <w:r w:rsidR="00FD630C">
        <w:t xml:space="preserve">do de </w:t>
      </w:r>
      <w:proofErr w:type="spellStart"/>
      <w:r w:rsidR="00EB271B">
        <w:t>Reta</w:t>
      </w:r>
      <w:r w:rsidR="00FD630C">
        <w:t>ngópolis</w:t>
      </w:r>
      <w:proofErr w:type="spellEnd"/>
    </w:p>
    <w:p w14:paraId="3192C377" w14:textId="2C69E73C" w:rsidR="00175A94" w:rsidRDefault="00CB1BB2" w:rsidP="00D510B9">
      <w:pPr>
        <w:pStyle w:val="Tpico"/>
      </w:pPr>
      <w:r>
        <w:t xml:space="preserve">Extrair dos dados </w:t>
      </w:r>
      <w:r w:rsidR="0069391A">
        <w:t xml:space="preserve">textuais os logradouros que compõem cada quadra e a ordem </w:t>
      </w:r>
      <w:r w:rsidR="003809CD">
        <w:t>deles.</w:t>
      </w:r>
    </w:p>
    <w:p w14:paraId="4D2170C3" w14:textId="16EFD111" w:rsidR="00D34F38" w:rsidRDefault="00D34F38" w:rsidP="00D510B9">
      <w:pPr>
        <w:pStyle w:val="Tpico"/>
      </w:pPr>
      <w:r w:rsidRPr="007C7115">
        <w:t>Desenvolv</w:t>
      </w:r>
      <w:r>
        <w:t>er um protótipo para testes</w:t>
      </w:r>
      <w:r w:rsidRPr="007C7115">
        <w:t>.</w:t>
      </w:r>
    </w:p>
    <w:p w14:paraId="12955B46" w14:textId="2C60BBED" w:rsidR="007A407B" w:rsidRPr="007C7115" w:rsidRDefault="007A407B" w:rsidP="00D510B9">
      <w:pPr>
        <w:pStyle w:val="Tpico"/>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D510B9">
      <w:pPr>
        <w:pStyle w:val="Tpico"/>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D510B9">
      <w:pPr>
        <w:pStyle w:val="Tpico"/>
      </w:pPr>
      <w:r>
        <w:t>Identificar e corrigir falhas do</w:t>
      </w:r>
      <w:r w:rsidR="00D97A6F">
        <w:t>s dados textuais no banco de dados.</w:t>
      </w:r>
    </w:p>
    <w:p w14:paraId="3881FF64" w14:textId="517A8EA6" w:rsidR="00AE7CE0" w:rsidRPr="007C7115" w:rsidRDefault="007C0C77" w:rsidP="00D510B9">
      <w:pPr>
        <w:pStyle w:val="Tpico"/>
      </w:pPr>
      <w:r>
        <w:t xml:space="preserve">Testar o protótipo </w:t>
      </w:r>
      <w:r w:rsidR="009B766F">
        <w:t>com dados completos do BD</w:t>
      </w:r>
      <w:r w:rsidR="00AE7CE0" w:rsidRPr="007C7115">
        <w:t xml:space="preserve">. </w:t>
      </w:r>
    </w:p>
    <w:p w14:paraId="6E2F79C4" w14:textId="128AC376" w:rsidR="00AE7CE0" w:rsidRPr="007C7115" w:rsidRDefault="001F26C1" w:rsidP="00D510B9">
      <w:pPr>
        <w:pStyle w:val="Tpico"/>
      </w:pPr>
      <w:r>
        <w:lastRenderedPageBreak/>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D510B9">
      <w:pPr>
        <w:pStyle w:val="Tpico"/>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commentRangeEnd w:id="148"/>
      <w:r w:rsidR="003F44E8">
        <w:rPr>
          <w:rStyle w:val="Refdecomentrio"/>
          <w:b w:val="0"/>
          <w:bCs w:val="0"/>
        </w:rPr>
        <w:commentReference w:id="148"/>
      </w:r>
    </w:p>
    <w:p w14:paraId="44DEFFD3" w14:textId="0FDE0FDC" w:rsidR="001D772A" w:rsidRDefault="00AE7CE0" w:rsidP="000B085C">
      <w:pPr>
        <w:pStyle w:val="Ttulo2"/>
      </w:pPr>
      <w:bookmarkStart w:id="151" w:name="_Toc192078442"/>
      <w:commentRangeStart w:id="152"/>
      <w:r>
        <w:t>cronograma</w:t>
      </w:r>
      <w:bookmarkEnd w:id="151"/>
      <w:commentRangeEnd w:id="152"/>
      <w:r w:rsidR="003F44E8">
        <w:rPr>
          <w:rStyle w:val="Refdecomentrio"/>
          <w:rFonts w:eastAsiaTheme="minorHAnsi" w:cstheme="minorBidi"/>
          <w:caps w:val="0"/>
        </w:rPr>
        <w:commentReference w:id="152"/>
      </w:r>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 xml:space="preserve">do </w:t>
            </w:r>
            <w:commentRangeStart w:id="153"/>
            <w:r w:rsidR="000210F2">
              <w:t>TCC</w:t>
            </w:r>
            <w:commentRangeEnd w:id="153"/>
            <w:r w:rsidR="003F44E8">
              <w:rPr>
                <w:rStyle w:val="Refdecomentrio"/>
              </w:rPr>
              <w:commentReference w:id="153"/>
            </w:r>
            <w:r w:rsidR="000210F2">
              <w:t>.</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 xml:space="preserve">Entrega do </w:t>
            </w:r>
            <w:r w:rsidRPr="003F44E8">
              <w:rPr>
                <w:color w:val="FF0000"/>
                <w:rPrChange w:id="154" w:author="Carlos" w:date="2025-03-09T09:42:00Z">
                  <w:rPr/>
                </w:rPrChange>
              </w:rPr>
              <w:t>TCC</w:t>
            </w:r>
          </w:p>
        </w:tc>
      </w:tr>
    </w:tbl>
    <w:p w14:paraId="7D7A7092" w14:textId="0C3F7A96" w:rsidR="00304210" w:rsidRDefault="00304210" w:rsidP="00CF388B"/>
    <w:p w14:paraId="7A4E855C" w14:textId="77777777" w:rsidR="00304210" w:rsidRDefault="00304210">
      <w:r>
        <w:br w:type="page"/>
      </w:r>
    </w:p>
    <w:p w14:paraId="1DAC383A" w14:textId="72F5DD96" w:rsidR="00304210" w:rsidRDefault="00304210" w:rsidP="00304210">
      <w:pPr>
        <w:pStyle w:val="Ttulo1"/>
      </w:pPr>
      <w:bookmarkStart w:id="155" w:name="_Toc192078443"/>
      <w:r w:rsidRPr="007C7115">
        <w:lastRenderedPageBreak/>
        <w:t xml:space="preserve">Desenvolvimento do </w:t>
      </w:r>
      <w:r w:rsidRPr="000B085C">
        <w:t>Protótipo</w:t>
      </w:r>
      <w:bookmarkEnd w:id="155"/>
    </w:p>
    <w:p w14:paraId="5C693511" w14:textId="5D3D8F38" w:rsidR="00CF388B" w:rsidRPr="00CF388B" w:rsidRDefault="00277ADC" w:rsidP="00CF388B">
      <w:pPr>
        <w:rPr>
          <w:rFonts w:eastAsiaTheme="majorEastAsia" w:cstheme="majorBidi"/>
          <w:caps/>
          <w:szCs w:val="26"/>
        </w:rPr>
      </w:pPr>
      <w:commentRangeStart w:id="156"/>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commentRangeEnd w:id="156"/>
      <w:r w:rsidR="00125FD1">
        <w:rPr>
          <w:rStyle w:val="Refdecomentrio"/>
        </w:rPr>
        <w:commentReference w:id="156"/>
      </w:r>
    </w:p>
    <w:p w14:paraId="3358C769" w14:textId="3B70408D" w:rsidR="001D772A" w:rsidRDefault="001D772A" w:rsidP="000B085C">
      <w:pPr>
        <w:pStyle w:val="Ttulo2"/>
      </w:pPr>
      <w:bookmarkStart w:id="157" w:name="_Toc192078444"/>
      <w:commentRangeStart w:id="158"/>
      <w:r w:rsidRPr="007C7115">
        <w:t>Arquitetura do sistema.</w:t>
      </w:r>
      <w:bookmarkEnd w:id="157"/>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159" w:name="_Toc192078445"/>
      <w:r w:rsidRPr="007C7115">
        <w:t>Implementação do Banco de Dados Textual.</w:t>
      </w:r>
      <w:bookmarkEnd w:id="159"/>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160" w:name="_Toc192078446"/>
      <w:r w:rsidRPr="007C7115">
        <w:t>Desenvolvimento da Interface de usuário.</w:t>
      </w:r>
      <w:bookmarkEnd w:id="160"/>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161" w:name="_Toc192078447"/>
      <w:r w:rsidRPr="007C7115">
        <w:t>Integração com sistemas de georreferenc</w:t>
      </w:r>
      <w:r w:rsidR="00B51B86">
        <w:t>I</w:t>
      </w:r>
      <w:r w:rsidRPr="007C7115">
        <w:t>amento.</w:t>
      </w:r>
      <w:bookmarkEnd w:id="161"/>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162" w:name="_Toc192078448"/>
      <w:r w:rsidRPr="007C7115">
        <w:t>Resultados e Discussão:</w:t>
      </w:r>
      <w:bookmarkEnd w:id="162"/>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6D3593AB" w:rsidR="004A7645" w:rsidRDefault="00C600D5" w:rsidP="00710CEE">
      <w:pPr>
        <w:numPr>
          <w:ilvl w:val="1"/>
          <w:numId w:val="5"/>
        </w:numPr>
        <w:rPr>
          <w:rFonts w:cs="Arial"/>
          <w:szCs w:val="24"/>
        </w:rPr>
      </w:pPr>
      <w:r>
        <w:rPr>
          <w:rFonts w:cs="Arial"/>
          <w:szCs w:val="24"/>
        </w:rPr>
        <w:t>Métodos de i</w:t>
      </w:r>
      <w:r w:rsidR="004A7645">
        <w:rPr>
          <w:rFonts w:cs="Arial"/>
          <w:szCs w:val="24"/>
        </w:rPr>
        <w:t xml:space="preserve">ntegração com o </w:t>
      </w:r>
      <w:r w:rsidR="008763C6">
        <w:rPr>
          <w:rFonts w:cs="Arial"/>
          <w:szCs w:val="24"/>
        </w:rPr>
        <w:t>cadastro urbano existente.</w:t>
      </w:r>
      <w:commentRangeEnd w:id="158"/>
      <w:r w:rsidR="00125FD1">
        <w:rPr>
          <w:rStyle w:val="Refdecomentrio"/>
        </w:rPr>
        <w:commentReference w:id="158"/>
      </w:r>
    </w:p>
    <w:p w14:paraId="22C2B700" w14:textId="77777777" w:rsidR="001D772A" w:rsidRDefault="001D772A" w:rsidP="00D92797">
      <w:pPr>
        <w:pStyle w:val="Ttulo1"/>
        <w:pageBreakBefore/>
      </w:pPr>
      <w:bookmarkStart w:id="163" w:name="_Toc192078449"/>
      <w:commentRangeStart w:id="164"/>
      <w:r>
        <w:lastRenderedPageBreak/>
        <w:t>bibliografia</w:t>
      </w:r>
      <w:bookmarkEnd w:id="163"/>
      <w:commentRangeEnd w:id="164"/>
      <w:r w:rsidR="00721780">
        <w:rPr>
          <w:rStyle w:val="Refdecomentrio"/>
          <w:rFonts w:eastAsiaTheme="minorHAnsi" w:cstheme="minorBidi"/>
          <w:b w:val="0"/>
          <w:caps w:val="0"/>
        </w:rPr>
        <w:commentReference w:id="164"/>
      </w:r>
    </w:p>
    <w:p w14:paraId="048C39A3" w14:textId="77777777" w:rsidR="00E00A9E" w:rsidRPr="00E00A9E" w:rsidRDefault="001D772A" w:rsidP="00E00A9E">
      <w:pPr>
        <w:pStyle w:val="Bibliografia"/>
        <w:rPr>
          <w:rFonts w:cs="Arial"/>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E00A9E" w:rsidRPr="00E00A9E">
        <w:rPr>
          <w:rFonts w:cs="Arial"/>
        </w:rPr>
        <w:t>AMORIM, A. Cadastro e gestão territorial: uma visão luso-brasileira para a implementação de sistemas de informação cadastral nos municípios. [</w:t>
      </w:r>
      <w:r w:rsidR="00E00A9E" w:rsidRPr="00E00A9E">
        <w:rPr>
          <w:rFonts w:cs="Arial"/>
          <w:i/>
          <w:iCs/>
        </w:rPr>
        <w:t>S. l.</w:t>
      </w:r>
      <w:r w:rsidR="00E00A9E" w:rsidRPr="00E00A9E">
        <w:rPr>
          <w:rFonts w:cs="Arial"/>
        </w:rPr>
        <w:t xml:space="preserve">]: Editora UNESP Digital, 2018. </w:t>
      </w:r>
    </w:p>
    <w:p w14:paraId="128BCB6E" w14:textId="77777777" w:rsidR="00E00A9E" w:rsidRPr="00E00A9E" w:rsidRDefault="00E00A9E" w:rsidP="00E00A9E">
      <w:pPr>
        <w:pStyle w:val="Bibliografia"/>
        <w:rPr>
          <w:rFonts w:cs="Arial"/>
        </w:rPr>
      </w:pPr>
      <w:r w:rsidRPr="00E00A9E">
        <w:rPr>
          <w:rFonts w:cs="Arial"/>
        </w:rPr>
        <w:t>BOSSLER, R. C. QGIS do ABC ao XYZ. [</w:t>
      </w:r>
      <w:r w:rsidRPr="00E00A9E">
        <w:rPr>
          <w:rFonts w:cs="Arial"/>
          <w:i/>
          <w:iCs/>
        </w:rPr>
        <w:t>S. l.</w:t>
      </w:r>
      <w:r w:rsidRPr="00E00A9E">
        <w:rPr>
          <w:rFonts w:cs="Arial"/>
        </w:rPr>
        <w:t xml:space="preserve">]: Íthala, 2016. </w:t>
      </w:r>
    </w:p>
    <w:p w14:paraId="1807EAB1" w14:textId="77777777" w:rsidR="00E00A9E" w:rsidRPr="00E00A9E" w:rsidRDefault="00E00A9E" w:rsidP="00E00A9E">
      <w:pPr>
        <w:pStyle w:val="Bibliografia"/>
        <w:rPr>
          <w:rFonts w:cs="Arial"/>
        </w:rPr>
      </w:pPr>
      <w:r w:rsidRPr="00E00A9E">
        <w:rPr>
          <w:rFonts w:cs="Arial"/>
        </w:rPr>
        <w:t xml:space="preserve">CÂMARA, G.; DAVIS, C. Introdução. </w:t>
      </w:r>
      <w:r w:rsidRPr="00E00A9E">
        <w:rPr>
          <w:rFonts w:cs="Arial"/>
          <w:i/>
          <w:iCs/>
        </w:rPr>
        <w:t>In</w:t>
      </w:r>
      <w:r w:rsidRPr="00E00A9E">
        <w:rPr>
          <w:rFonts w:cs="Arial"/>
        </w:rPr>
        <w:t xml:space="preserve">: CÂMARA, G.; DAVIS, C.; MONTEIRO, A. M. V. (org.). Introdução à Ciência da Geoinformação. São Paulo: INPE, 2001. </w:t>
      </w:r>
    </w:p>
    <w:p w14:paraId="02C356D4" w14:textId="77777777" w:rsidR="00E00A9E" w:rsidRPr="00E00A9E" w:rsidRDefault="00E00A9E" w:rsidP="00E00A9E">
      <w:pPr>
        <w:pStyle w:val="Bibliografia"/>
        <w:rPr>
          <w:rFonts w:cs="Arial"/>
        </w:rPr>
      </w:pPr>
      <w:r w:rsidRPr="00E00A9E">
        <w:rPr>
          <w:rFonts w:cs="Arial"/>
        </w:rPr>
        <w:t xml:space="preserve">CÂMARA, G.; MONTEIRO, A. M. V. Conceitos básicos em ciência da geoinformação. </w:t>
      </w:r>
      <w:r w:rsidRPr="00E00A9E">
        <w:rPr>
          <w:rFonts w:cs="Arial"/>
          <w:i/>
          <w:iCs/>
        </w:rPr>
        <w:t>In</w:t>
      </w:r>
      <w:r w:rsidRPr="00E00A9E">
        <w:rPr>
          <w:rFonts w:cs="Arial"/>
        </w:rPr>
        <w:t xml:space="preserve">: CÂMARA, G.; DAVIS, C.; MONTEIRO, A. M. V. (org.). Introdução à ciência da geoinformação. São Paulo: INPE, 2001. </w:t>
      </w:r>
    </w:p>
    <w:p w14:paraId="1AE6C448" w14:textId="77777777" w:rsidR="00E00A9E" w:rsidRPr="00E00A9E" w:rsidRDefault="00E00A9E" w:rsidP="00E00A9E">
      <w:pPr>
        <w:pStyle w:val="Bibliografia"/>
        <w:rPr>
          <w:rFonts w:cs="Arial"/>
          <w:lang w:val="en-US"/>
        </w:rPr>
      </w:pPr>
      <w:r w:rsidRPr="00E00A9E">
        <w:rPr>
          <w:rFonts w:cs="Arial"/>
        </w:rPr>
        <w:t xml:space="preserve">CERUZZI, P. E. A history of modern computing. </w:t>
      </w:r>
      <w:r w:rsidRPr="00E00A9E">
        <w:rPr>
          <w:rFonts w:cs="Arial"/>
          <w:lang w:val="en-US"/>
        </w:rPr>
        <w:t xml:space="preserve">2nd eded. London, Eng. ; Cambridge, Mass: MIT Press, 2003. </w:t>
      </w:r>
    </w:p>
    <w:p w14:paraId="2204B9A7" w14:textId="77777777" w:rsidR="00E00A9E" w:rsidRPr="00E00A9E" w:rsidRDefault="00E00A9E" w:rsidP="00E00A9E">
      <w:pPr>
        <w:pStyle w:val="Bibliografia"/>
        <w:rPr>
          <w:rFonts w:cs="Arial"/>
        </w:rPr>
      </w:pPr>
      <w:r w:rsidRPr="00E00A9E">
        <w:rPr>
          <w:rFonts w:cs="Arial"/>
        </w:rPr>
        <w:t>CNM. Crise fiscal nos Municípios brasileiros. [</w:t>
      </w:r>
      <w:r w:rsidRPr="00E00A9E">
        <w:rPr>
          <w:rFonts w:cs="Arial"/>
          <w:i/>
          <w:iCs/>
        </w:rPr>
        <w:t>S. l.</w:t>
      </w:r>
      <w:r w:rsidRPr="00E00A9E">
        <w:rPr>
          <w:rFonts w:cs="Arial"/>
        </w:rPr>
        <w:t>]: CNM, 2024. Estudo Técnico. Disponível em: https://cnm.org.br/storage/biblioteca/2024/Estudos_tecnicos/202405_ET_CrisenosMunicipios_2023.pdf. Acesso em: 28 fev. 2025.</w:t>
      </w:r>
    </w:p>
    <w:p w14:paraId="2A530EB1" w14:textId="77777777" w:rsidR="00E00A9E" w:rsidRPr="00E00A9E" w:rsidRDefault="00E00A9E" w:rsidP="00E00A9E">
      <w:pPr>
        <w:pStyle w:val="Bibliografia"/>
        <w:rPr>
          <w:rFonts w:cs="Arial"/>
        </w:rPr>
      </w:pPr>
      <w:r w:rsidRPr="00E00A9E">
        <w:rPr>
          <w:rFonts w:cs="Arial"/>
        </w:rPr>
        <w:t>COELHO, V. B. N. Processamento de consultas em bancos de dados geográficos ambíguos. [</w:t>
      </w:r>
      <w:r w:rsidRPr="00E00A9E">
        <w:rPr>
          <w:rFonts w:cs="Arial"/>
          <w:i/>
          <w:iCs/>
        </w:rPr>
        <w:t>s. l.</w:t>
      </w:r>
      <w:r w:rsidRPr="00E00A9E">
        <w:rPr>
          <w:rFonts w:cs="Arial"/>
        </w:rPr>
        <w:t xml:space="preserve">], 2010. </w:t>
      </w:r>
    </w:p>
    <w:p w14:paraId="4F6759AB" w14:textId="77777777" w:rsidR="00E00A9E" w:rsidRPr="00E00A9E" w:rsidRDefault="00E00A9E" w:rsidP="00E00A9E">
      <w:pPr>
        <w:pStyle w:val="Bibliografia"/>
        <w:rPr>
          <w:rFonts w:cs="Arial"/>
        </w:rPr>
      </w:pPr>
      <w:r w:rsidRPr="00E00A9E">
        <w:rPr>
          <w:rFonts w:cs="Arial"/>
        </w:rPr>
        <w:t xml:space="preserve">CTN - LEI 5.172/1966. 25 out. 1966. Disponível em: https://www.camara.leg.br/proposicoesWeb/prop_mostrarintegra?codteor=290270. </w:t>
      </w:r>
    </w:p>
    <w:p w14:paraId="4AE7C5E5" w14:textId="77777777" w:rsidR="00E00A9E" w:rsidRPr="00E00A9E" w:rsidRDefault="00E00A9E" w:rsidP="00E00A9E">
      <w:pPr>
        <w:pStyle w:val="Bibliografia"/>
        <w:rPr>
          <w:rFonts w:cs="Arial"/>
        </w:rPr>
      </w:pPr>
      <w:r w:rsidRPr="00E00A9E">
        <w:rPr>
          <w:rFonts w:cs="Arial"/>
        </w:rPr>
        <w:t xml:space="preserve">CUNHA, E. </w:t>
      </w:r>
      <w:r w:rsidRPr="00E00A9E">
        <w:rPr>
          <w:rFonts w:cs="Arial"/>
          <w:i/>
          <w:iCs/>
        </w:rPr>
        <w:t>et al.</w:t>
      </w:r>
      <w:r w:rsidRPr="00E00A9E">
        <w:rPr>
          <w:rFonts w:cs="Arial"/>
        </w:rPr>
        <w:t xml:space="preserve"> O cadastro urbano no Brasil: histórico e evolução. Revista de Geografia e Ordenamento do Território, [</w:t>
      </w:r>
      <w:r w:rsidRPr="00E00A9E">
        <w:rPr>
          <w:rFonts w:cs="Arial"/>
          <w:i/>
          <w:iCs/>
        </w:rPr>
        <w:t>s. l.</w:t>
      </w:r>
      <w:r w:rsidRPr="00E00A9E">
        <w:rPr>
          <w:rFonts w:cs="Arial"/>
        </w:rPr>
        <w:t xml:space="preserve">], v. 0, n. 17, p. 55–74, 2019. </w:t>
      </w:r>
    </w:p>
    <w:p w14:paraId="389FB4B0" w14:textId="77777777" w:rsidR="00E00A9E" w:rsidRPr="00E00A9E" w:rsidRDefault="00E00A9E" w:rsidP="00E00A9E">
      <w:pPr>
        <w:pStyle w:val="Bibliografia"/>
        <w:rPr>
          <w:rFonts w:cs="Arial"/>
        </w:rPr>
      </w:pPr>
      <w:r w:rsidRPr="00E00A9E">
        <w:rPr>
          <w:rFonts w:cs="Arial"/>
        </w:rPr>
        <w:t xml:space="preserve">DATE, C. J. Introdução a sistemas de bancos de dados. 8. eded. Rio de Janeiro: Campus, 2004. </w:t>
      </w:r>
    </w:p>
    <w:p w14:paraId="61E39D40" w14:textId="77777777" w:rsidR="00E00A9E" w:rsidRPr="00E00A9E" w:rsidRDefault="00E00A9E" w:rsidP="00E00A9E">
      <w:pPr>
        <w:pStyle w:val="Bibliografia"/>
        <w:rPr>
          <w:rFonts w:cs="Arial"/>
        </w:rPr>
      </w:pPr>
      <w:r w:rsidRPr="00E00A9E">
        <w:rPr>
          <w:rFonts w:cs="Arial"/>
          <w:lang w:val="en-US"/>
        </w:rPr>
        <w:t xml:space="preserve">ENEMARK, S.; MCLAREN, R.; LEMMEN, C. Fit-for-Purpose Land Administration—Providing Secure Land Rights at Scale. </w:t>
      </w:r>
      <w:r w:rsidRPr="00E00A9E">
        <w:rPr>
          <w:rFonts w:cs="Arial"/>
        </w:rPr>
        <w:t>Land, [</w:t>
      </w:r>
      <w:r w:rsidRPr="00E00A9E">
        <w:rPr>
          <w:rFonts w:cs="Arial"/>
          <w:i/>
          <w:iCs/>
        </w:rPr>
        <w:t>s. l.</w:t>
      </w:r>
      <w:r w:rsidRPr="00E00A9E">
        <w:rPr>
          <w:rFonts w:cs="Arial"/>
        </w:rPr>
        <w:t xml:space="preserve">], v. 10, n. 9, p. 972, 2021. </w:t>
      </w:r>
    </w:p>
    <w:p w14:paraId="74148DDE" w14:textId="77777777" w:rsidR="00E00A9E" w:rsidRPr="00E00A9E" w:rsidRDefault="00E00A9E" w:rsidP="00E00A9E">
      <w:pPr>
        <w:pStyle w:val="Bibliografia"/>
        <w:rPr>
          <w:rFonts w:cs="Arial"/>
        </w:rPr>
      </w:pPr>
      <w:r w:rsidRPr="00E00A9E">
        <w:rPr>
          <w:rFonts w:cs="Arial"/>
        </w:rPr>
        <w:t xml:space="preserve">FITZ, P. R. Cartografia Básica. São Paulo: Oficina de Textos, 2008. </w:t>
      </w:r>
    </w:p>
    <w:p w14:paraId="539373E2" w14:textId="77777777" w:rsidR="00E00A9E" w:rsidRPr="00E00A9E" w:rsidRDefault="00E00A9E" w:rsidP="00E00A9E">
      <w:pPr>
        <w:pStyle w:val="Bibliografia"/>
        <w:rPr>
          <w:rFonts w:cs="Arial"/>
        </w:rPr>
      </w:pPr>
      <w:r w:rsidRPr="00E00A9E">
        <w:rPr>
          <w:rFonts w:cs="Arial"/>
        </w:rPr>
        <w:t xml:space="preserve">HANADA, E.; GONÇALVES, R. R. V. Introdução ao geoprocessamento: princípios básicos e aplicação. São Paulo: EMBRAPA, 2007. (Documentos 67). </w:t>
      </w:r>
    </w:p>
    <w:p w14:paraId="5AD19737" w14:textId="77777777" w:rsidR="00E00A9E" w:rsidRPr="00E00A9E" w:rsidRDefault="00E00A9E" w:rsidP="00E00A9E">
      <w:pPr>
        <w:pStyle w:val="Bibliografia"/>
        <w:rPr>
          <w:rFonts w:cs="Arial"/>
          <w:lang w:val="en-US"/>
        </w:rPr>
      </w:pPr>
      <w:r w:rsidRPr="00E00A9E">
        <w:rPr>
          <w:rFonts w:cs="Arial"/>
        </w:rPr>
        <w:t xml:space="preserve">IBGE. Censo 2022. , 2022. Disponível em: https://www.ibge.gov.br/estatisticas/downloads-estatisticas.html?caminho=Censos/Censo_Demografico_2022/. </w:t>
      </w:r>
      <w:r w:rsidRPr="00E00A9E">
        <w:rPr>
          <w:rFonts w:cs="Arial"/>
          <w:lang w:val="en-US"/>
        </w:rPr>
        <w:t>Acesso em: 2 mar. 2025.</w:t>
      </w:r>
    </w:p>
    <w:p w14:paraId="35A30B52" w14:textId="77777777" w:rsidR="00E00A9E" w:rsidRPr="00E00A9E" w:rsidRDefault="00E00A9E" w:rsidP="00E00A9E">
      <w:pPr>
        <w:pStyle w:val="Bibliografia"/>
        <w:rPr>
          <w:rFonts w:cs="Arial"/>
        </w:rPr>
      </w:pPr>
      <w:r w:rsidRPr="00E00A9E">
        <w:rPr>
          <w:rFonts w:cs="Arial"/>
          <w:lang w:val="en-US"/>
        </w:rPr>
        <w:t>RATIONAL SOFTWARE ARCHITECT STANDARD EDITION 7.5.5. [</w:t>
      </w:r>
      <w:r w:rsidRPr="00E00A9E">
        <w:rPr>
          <w:rFonts w:cs="Arial"/>
          <w:i/>
          <w:iCs/>
          <w:lang w:val="en-US"/>
        </w:rPr>
        <w:t>S. l.</w:t>
      </w:r>
      <w:r w:rsidRPr="00E00A9E">
        <w:rPr>
          <w:rFonts w:cs="Arial"/>
          <w:lang w:val="en-US"/>
        </w:rPr>
        <w:t xml:space="preserve">], 2021. </w:t>
      </w:r>
      <w:r w:rsidRPr="00E00A9E">
        <w:rPr>
          <w:rFonts w:cs="Arial"/>
        </w:rPr>
        <w:t xml:space="preserve">Disponível em: https://www.ibm.com/docs/pt-br/rsas/7.5.0?topic=diagrams-relationships-in-class. Acesso em: 6 dez. 2024. </w:t>
      </w:r>
    </w:p>
    <w:p w14:paraId="4AF629AC" w14:textId="77777777" w:rsidR="00E00A9E" w:rsidRPr="00E00A9E" w:rsidRDefault="00E00A9E" w:rsidP="00E00A9E">
      <w:pPr>
        <w:pStyle w:val="Bibliografia"/>
        <w:rPr>
          <w:rFonts w:cs="Arial"/>
        </w:rPr>
      </w:pPr>
      <w:r w:rsidRPr="00E00A9E">
        <w:rPr>
          <w:rFonts w:cs="Arial"/>
        </w:rPr>
        <w:lastRenderedPageBreak/>
        <w:t xml:space="preserve">INPE, I. N. de P. E.-. Ajuda do SPRING. São José dos Campos: Instituto Nacional de Pesquisas Espaciais – INPE, 2012. </w:t>
      </w:r>
    </w:p>
    <w:p w14:paraId="60A98000" w14:textId="77777777" w:rsidR="00E00A9E" w:rsidRPr="00E00A9E" w:rsidRDefault="00E00A9E" w:rsidP="00E00A9E">
      <w:pPr>
        <w:pStyle w:val="Bibliografia"/>
        <w:rPr>
          <w:rFonts w:cs="Arial"/>
          <w:lang w:val="en-US"/>
        </w:rPr>
      </w:pPr>
      <w:r w:rsidRPr="00E00A9E">
        <w:rPr>
          <w:rFonts w:cs="Arial"/>
          <w:lang w:val="en-US"/>
        </w:rPr>
        <w:t xml:space="preserve">KALOGIANNI, E. </w:t>
      </w:r>
      <w:r w:rsidRPr="00E00A9E">
        <w:rPr>
          <w:rFonts w:cs="Arial"/>
          <w:i/>
          <w:iCs/>
          <w:lang w:val="en-US"/>
        </w:rPr>
        <w:t>et al.</w:t>
      </w:r>
      <w:r w:rsidRPr="00E00A9E">
        <w:rPr>
          <w:rFonts w:cs="Arial"/>
          <w:lang w:val="en-US"/>
        </w:rPr>
        <w:t xml:space="preserve"> Refining the survey model of the LADM ISO 19152–2: Land registration. Land Use Policy, [</w:t>
      </w:r>
      <w:r w:rsidRPr="00E00A9E">
        <w:rPr>
          <w:rFonts w:cs="Arial"/>
          <w:i/>
          <w:iCs/>
          <w:lang w:val="en-US"/>
        </w:rPr>
        <w:t>s. l.</w:t>
      </w:r>
      <w:r w:rsidRPr="00E00A9E">
        <w:rPr>
          <w:rFonts w:cs="Arial"/>
          <w:lang w:val="en-US"/>
        </w:rPr>
        <w:t xml:space="preserve">], v. 141, p. 107125, 2024. </w:t>
      </w:r>
    </w:p>
    <w:p w14:paraId="61A07C01" w14:textId="77777777" w:rsidR="00E00A9E" w:rsidRPr="00E00A9E" w:rsidRDefault="00E00A9E" w:rsidP="00E00A9E">
      <w:pPr>
        <w:pStyle w:val="Bibliografia"/>
        <w:rPr>
          <w:rFonts w:cs="Arial"/>
        </w:rPr>
      </w:pPr>
      <w:r w:rsidRPr="00E00A9E">
        <w:rPr>
          <w:rFonts w:cs="Arial"/>
          <w:lang w:val="en-US"/>
        </w:rPr>
        <w:t>LGPD - LEI N</w:t>
      </w:r>
      <w:r w:rsidRPr="00E00A9E">
        <w:rPr>
          <w:rFonts w:cs="Arial"/>
          <w:vertAlign w:val="superscript"/>
          <w:lang w:val="en-US"/>
        </w:rPr>
        <w:t>o</w:t>
      </w:r>
      <w:r w:rsidRPr="00E00A9E">
        <w:rPr>
          <w:rFonts w:cs="Arial"/>
          <w:lang w:val="en-US"/>
        </w:rPr>
        <w:t xml:space="preserve"> 13.709/2018. </w:t>
      </w:r>
      <w:r w:rsidRPr="00E00A9E">
        <w:rPr>
          <w:rFonts w:cs="Arial"/>
        </w:rPr>
        <w:t xml:space="preserve">Congresso Nacional - Brasil. 14 ago. 2018. Disponível em: https://www2.camara.leg.br/legin/fed/lei/2018/lei-13709-14-agosto-2018-787077-publicacaooriginal-156212-pl.html. </w:t>
      </w:r>
    </w:p>
    <w:p w14:paraId="64C223CE" w14:textId="77777777" w:rsidR="00E00A9E" w:rsidRPr="00E00A9E" w:rsidRDefault="00E00A9E" w:rsidP="00E00A9E">
      <w:pPr>
        <w:pStyle w:val="Bibliografia"/>
        <w:rPr>
          <w:rFonts w:cs="Arial"/>
        </w:rPr>
      </w:pPr>
      <w:r w:rsidRPr="00E00A9E">
        <w:rPr>
          <w:rFonts w:cs="Arial"/>
        </w:rPr>
        <w:t>MACEDO, D. Integração do Cadastro Único com Cadastro Nacional de Endereços para Fins Estatístico através da modelagem de um banco de dados espacial. [</w:t>
      </w:r>
      <w:r w:rsidRPr="00E00A9E">
        <w:rPr>
          <w:rFonts w:cs="Arial"/>
          <w:i/>
          <w:iCs/>
        </w:rPr>
        <w:t>S. l.</w:t>
      </w:r>
      <w:r w:rsidRPr="00E00A9E">
        <w:rPr>
          <w:rFonts w:cs="Arial"/>
        </w:rPr>
        <w:t>]: mds.gov.br, 2023. Disponível em: https://aplicacoes.mds.gov.br/sagi/pesquisas/documentos/relatorio/relatorio_270.pdf. Acesso em: 3 mar. 2025.</w:t>
      </w:r>
    </w:p>
    <w:p w14:paraId="06E46FD4" w14:textId="77777777" w:rsidR="00E00A9E" w:rsidRPr="00E00A9E" w:rsidRDefault="00E00A9E" w:rsidP="00E00A9E">
      <w:pPr>
        <w:pStyle w:val="Bibliografia"/>
        <w:rPr>
          <w:rFonts w:cs="Arial"/>
        </w:rPr>
      </w:pPr>
      <w:r w:rsidRPr="00E00A9E">
        <w:rPr>
          <w:rFonts w:cs="Arial"/>
        </w:rPr>
        <w:t>MF-CIATA. Manual do Cadastro Imobiliário - CIATA. [</w:t>
      </w:r>
      <w:r w:rsidRPr="00E00A9E">
        <w:rPr>
          <w:rFonts w:cs="Arial"/>
          <w:i/>
          <w:iCs/>
        </w:rPr>
        <w:t>S. l.: s. n.</w:t>
      </w:r>
      <w:r w:rsidRPr="00E00A9E">
        <w:rPr>
          <w:rFonts w:cs="Arial"/>
        </w:rPr>
        <w:t xml:space="preserve">], 1979. </w:t>
      </w:r>
    </w:p>
    <w:p w14:paraId="04A2D144" w14:textId="77777777" w:rsidR="00E00A9E" w:rsidRPr="00E00A9E" w:rsidRDefault="00E00A9E" w:rsidP="00E00A9E">
      <w:pPr>
        <w:pStyle w:val="Bibliografia"/>
        <w:rPr>
          <w:rFonts w:cs="Arial"/>
        </w:rPr>
      </w:pPr>
      <w:r w:rsidRPr="00E00A9E">
        <w:rPr>
          <w:rFonts w:cs="Arial"/>
        </w:rPr>
        <w:t>PANCHINIAK, T. Discussão sobre modelos conceituais relacionados ao cadastro territorial: estudo de caso de Joinville. [</w:t>
      </w:r>
      <w:r w:rsidRPr="00E00A9E">
        <w:rPr>
          <w:rFonts w:cs="Arial"/>
          <w:i/>
          <w:iCs/>
        </w:rPr>
        <w:t>S. l.</w:t>
      </w:r>
      <w:r w:rsidRPr="00E00A9E">
        <w:rPr>
          <w:rFonts w:cs="Arial"/>
        </w:rPr>
        <w:t xml:space="preserve">], 2017. Disponível em: https://repositorio.ufsc.br/handle/123456789/189319. Acesso em: 2 dez. 2024. </w:t>
      </w:r>
    </w:p>
    <w:p w14:paraId="7542C87C" w14:textId="77777777" w:rsidR="00E00A9E" w:rsidRPr="00E00A9E" w:rsidRDefault="00E00A9E" w:rsidP="00E00A9E">
      <w:pPr>
        <w:pStyle w:val="Bibliografia"/>
        <w:rPr>
          <w:rFonts w:cs="Arial"/>
        </w:rPr>
      </w:pPr>
      <w:r w:rsidRPr="00E00A9E">
        <w:rPr>
          <w:rFonts w:cs="Arial"/>
        </w:rPr>
        <w:t>PORTAL NACIONAL DE CONTRATAÇÕES PÚBLICAS - PNCP. [</w:t>
      </w:r>
      <w:r w:rsidRPr="00E00A9E">
        <w:rPr>
          <w:rFonts w:cs="Arial"/>
          <w:i/>
          <w:iCs/>
        </w:rPr>
        <w:t>S. l.</w:t>
      </w:r>
      <w:r w:rsidRPr="00E00A9E">
        <w:rPr>
          <w:rFonts w:cs="Arial"/>
        </w:rPr>
        <w:t xml:space="preserve">], 2025. Disponível em: https://www.gov.br/pncp/pt-br. Acesso em: 21 fev. 2025. </w:t>
      </w:r>
    </w:p>
    <w:p w14:paraId="1E123263" w14:textId="77777777" w:rsidR="00E00A9E" w:rsidRPr="00E00A9E" w:rsidRDefault="00E00A9E" w:rsidP="00E00A9E">
      <w:pPr>
        <w:pStyle w:val="Bibliografia"/>
        <w:rPr>
          <w:rFonts w:cs="Arial"/>
        </w:rPr>
      </w:pPr>
      <w:r w:rsidRPr="00E00A9E">
        <w:rPr>
          <w:rFonts w:cs="Arial"/>
        </w:rPr>
        <w:t xml:space="preserve">SILVA, E. da. Cadastro Territorial Multifinalitário aplicado à gestão municipal. Florianópolis, SC: Ufsc, 2023. </w:t>
      </w:r>
    </w:p>
    <w:p w14:paraId="3B23C4D3" w14:textId="77777777" w:rsidR="00E00A9E" w:rsidRPr="00E00A9E" w:rsidRDefault="00E00A9E" w:rsidP="00E00A9E">
      <w:pPr>
        <w:pStyle w:val="Bibliografia"/>
        <w:rPr>
          <w:rFonts w:cs="Arial"/>
        </w:rPr>
      </w:pPr>
      <w:r w:rsidRPr="00E00A9E">
        <w:rPr>
          <w:rFonts w:cs="Arial"/>
        </w:rPr>
        <w:t>SISCONFI/STN. siconfi. , 2023. Disponível em: https://siconfi.tesouro.gov.br/siconfi/pages/public/sti/iframe_sti.jsf. Acesso em: 28 fev. 2025.</w:t>
      </w:r>
    </w:p>
    <w:p w14:paraId="6BDF6AFC" w14:textId="115BB3DA"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1136C0CC" w:rsidR="00812982" w:rsidRDefault="00812982" w:rsidP="00F926AE">
      <w:pPr>
        <w:ind w:firstLine="0"/>
      </w:pP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950215" w:rsidRDefault="00950215">
      <w:pPr>
        <w:pStyle w:val="Textodecomentrio"/>
      </w:pPr>
      <w:r>
        <w:rPr>
          <w:rStyle w:val="Refdecomentrio"/>
        </w:rPr>
        <w:annotationRef/>
      </w:r>
      <w:r>
        <w:t>CTM, etc.</w:t>
      </w:r>
    </w:p>
    <w:p w14:paraId="49E4311D" w14:textId="77777777" w:rsidR="00950215" w:rsidRDefault="00950215">
      <w:pPr>
        <w:pStyle w:val="Textodecomentrio"/>
      </w:pPr>
    </w:p>
  </w:comment>
  <w:comment w:id="3" w:author="Carlos" w:date="2025-03-09T08:33:00Z" w:initials="C">
    <w:p w14:paraId="11DBA8A4" w14:textId="129102B6" w:rsidR="00950215" w:rsidRDefault="00950215">
      <w:pPr>
        <w:pStyle w:val="Textodecomentrio"/>
      </w:pPr>
      <w:r>
        <w:rPr>
          <w:rStyle w:val="Refdecomentrio"/>
        </w:rPr>
        <w:annotationRef/>
      </w:r>
      <w:r>
        <w:t xml:space="preserve">Referência explicita não coloca parênteses: “de acordo com Cunha </w:t>
      </w:r>
      <w:r w:rsidRPr="00950215">
        <w:rPr>
          <w:i/>
        </w:rPr>
        <w:t>et al</w:t>
      </w:r>
      <w:r>
        <w:t xml:space="preserve">. (2019)...” se fosse uma referência implícita no final da frase colocaria: “... (CUNHA </w:t>
      </w:r>
      <w:r w:rsidRPr="00950215">
        <w:rPr>
          <w:i/>
        </w:rPr>
        <w:t>et al</w:t>
      </w:r>
      <w:r>
        <w:t>., 2019). Corrigir isso em todo o Texto...</w:t>
      </w:r>
    </w:p>
  </w:comment>
  <w:comment w:id="5" w:author="Carlos" w:date="2025-03-09T08:40:00Z" w:initials="C">
    <w:p w14:paraId="2AB6A45F" w14:textId="347FC06C" w:rsidR="00181CF7" w:rsidRDefault="00181CF7">
      <w:pPr>
        <w:pStyle w:val="Textodecomentrio"/>
      </w:pPr>
      <w:r>
        <w:rPr>
          <w:rStyle w:val="Refdecomentrio"/>
        </w:rPr>
        <w:annotationRef/>
      </w:r>
      <w:r>
        <w:t>Seria uma expressão do pessoal da TI?</w:t>
      </w:r>
    </w:p>
  </w:comment>
  <w:comment w:id="6" w:author="Marco Aurélio Barbiero" w:date="2025-03-09T21:53:00Z" w:initials="MB">
    <w:p w14:paraId="5156F67C" w14:textId="77777777" w:rsidR="00402610" w:rsidRDefault="00402610" w:rsidP="00402610">
      <w:pPr>
        <w:pStyle w:val="Textodecomentrio"/>
        <w:ind w:firstLine="0"/>
        <w:jc w:val="left"/>
      </w:pPr>
      <w:r>
        <w:rPr>
          <w:rStyle w:val="Refdecomentrio"/>
        </w:rPr>
        <w:annotationRef/>
      </w:r>
      <w:r>
        <w:t>É uma expressão usada pelo INCRA para o processo de registro e validação.</w:t>
      </w:r>
    </w:p>
  </w:comment>
  <w:comment w:id="9" w:author="Carlos" w:date="2025-03-09T08:49:00Z" w:initials="C">
    <w:p w14:paraId="5D0E76B2" w14:textId="47E3805E" w:rsidR="00181CF7" w:rsidRDefault="00181CF7">
      <w:pPr>
        <w:pStyle w:val="Textodecomentrio"/>
      </w:pPr>
      <w:r>
        <w:rPr>
          <w:rStyle w:val="Refdecomentrio"/>
        </w:rPr>
        <w:annotationRef/>
      </w:r>
      <w:r>
        <w:t>CUIDADO: hoje o termo que se utiliza é o Cadastro Territorial Multifinalitário para CTM, essa era uma definição antiga e que foi ultrapassada nas discussões.</w:t>
      </w:r>
    </w:p>
  </w:comment>
  <w:comment w:id="10" w:author="Carlos" w:date="2025-03-09T08:47:00Z" w:initials="C">
    <w:p w14:paraId="3C965DA6" w14:textId="315E4D67" w:rsidR="00181CF7" w:rsidRDefault="00181CF7" w:rsidP="00181CF7">
      <w:pPr>
        <w:pStyle w:val="Textodecomentrio"/>
      </w:pPr>
      <w:r>
        <w:rPr>
          <w:rStyle w:val="Refdecomentrio"/>
        </w:rPr>
        <w:annotationRef/>
      </w:r>
      <w:r>
        <w:t xml:space="preserve">Seria importante </w:t>
      </w:r>
      <w:r>
        <w:t>vc seguir a sequência das limitações das prefeituras: “</w:t>
      </w:r>
      <w:r w:rsidRPr="0003496E">
        <w:t xml:space="preserve">Há muitos motivos para essa ausência: falta de mão de obra qualificada, altos custos do georreferenciamento, </w:t>
      </w:r>
      <w:r>
        <w:t xml:space="preserve">incertezas quanto ao </w:t>
      </w:r>
      <w:r w:rsidRPr="0003496E">
        <w:t>retorno financeiro</w:t>
      </w:r>
      <w:r>
        <w:rPr>
          <w:rStyle w:val="Refdecomentrio"/>
        </w:rPr>
        <w:annotationRef/>
      </w:r>
      <w:r w:rsidRPr="0003496E">
        <w:t>, dificuldades</w:t>
      </w:r>
      <w:r>
        <w:rPr>
          <w:rStyle w:val="Refdecomentrio"/>
        </w:rPr>
        <w:annotationRef/>
      </w:r>
      <w:r w:rsidRPr="0003496E">
        <w:t xml:space="preserve"> políticas, entre outros</w:t>
      </w:r>
      <w:r>
        <w:t>”</w:t>
      </w:r>
      <w:r w:rsidRPr="0003496E">
        <w:t>.</w:t>
      </w:r>
      <w:r>
        <w:t xml:space="preserve"> Ajuste o parágrafo na introdução...</w:t>
      </w:r>
    </w:p>
  </w:comment>
  <w:comment w:id="11" w:author="Carlos" w:date="2025-03-09T08:51:00Z" w:initials="C">
    <w:p w14:paraId="4C9B2718" w14:textId="40EDE0DC" w:rsidR="002759D3" w:rsidRDefault="002759D3">
      <w:pPr>
        <w:pStyle w:val="Textodecomentrio"/>
      </w:pPr>
      <w:r>
        <w:rPr>
          <w:rStyle w:val="Refdecomentrio"/>
        </w:rPr>
        <w:annotationRef/>
      </w:r>
      <w:r>
        <w:t>Melhorar essa frase...</w:t>
      </w:r>
    </w:p>
  </w:comment>
  <w:comment w:id="12" w:author="Carlos" w:date="2025-03-09T08:52:00Z" w:initials="C">
    <w:p w14:paraId="3E1749EE" w14:textId="4827DC50" w:rsidR="002759D3" w:rsidRDefault="002759D3">
      <w:pPr>
        <w:pStyle w:val="Textodecomentrio"/>
      </w:pPr>
      <w:r>
        <w:rPr>
          <w:rStyle w:val="Refdecomentrio"/>
        </w:rPr>
        <w:annotationRef/>
      </w:r>
      <w:r>
        <w:t>Vc chegou a fazer visitas?</w:t>
      </w:r>
    </w:p>
  </w:comment>
  <w:comment w:id="15" w:author="Carlos" w:date="2025-03-09T08:53:00Z" w:initials="C">
    <w:p w14:paraId="272FC0D0" w14:textId="165AF278" w:rsidR="002759D3" w:rsidRDefault="002759D3">
      <w:pPr>
        <w:pStyle w:val="Textodecomentrio"/>
      </w:pPr>
      <w:r>
        <w:rPr>
          <w:rStyle w:val="Refdecomentrio"/>
        </w:rPr>
        <w:annotationRef/>
      </w:r>
      <w:r>
        <w:t>Acho que aqui estás misturando questões metodológicas na sua introdução.</w:t>
      </w:r>
    </w:p>
  </w:comment>
  <w:comment w:id="16" w:author="Carlos" w:date="2025-03-09T08:54:00Z" w:initials="C">
    <w:p w14:paraId="2B4B5751" w14:textId="60E2BC7C" w:rsidR="002759D3" w:rsidRDefault="002759D3">
      <w:pPr>
        <w:pStyle w:val="Textodecomentrio"/>
      </w:pPr>
      <w:r>
        <w:rPr>
          <w:rStyle w:val="Refdecomentrio"/>
        </w:rPr>
        <w:annotationRef/>
      </w:r>
      <w:r>
        <w:t>Essa frase já representa análise dos dados obtidos e não deveria estar na introdução... teria de discutir a realidade, não se aplica anedotas...</w:t>
      </w:r>
    </w:p>
  </w:comment>
  <w:comment w:id="17" w:author="Carlos" w:date="2025-03-09T08:56:00Z" w:initials="C">
    <w:p w14:paraId="013B4CCA" w14:textId="74D61BB3" w:rsidR="002759D3" w:rsidRDefault="002759D3">
      <w:pPr>
        <w:pStyle w:val="Textodecomentrio"/>
      </w:pPr>
      <w:r>
        <w:rPr>
          <w:rStyle w:val="Refdecomentrio"/>
        </w:rPr>
        <w:annotationRef/>
      </w:r>
      <w:r>
        <w:t>Excelente parágrafo.</w:t>
      </w:r>
    </w:p>
  </w:comment>
  <w:comment w:id="24" w:author="Carlos" w:date="2025-03-09T08:58:00Z" w:initials="C">
    <w:p w14:paraId="1D6109BC" w14:textId="14938713" w:rsidR="002759D3" w:rsidRDefault="002759D3">
      <w:pPr>
        <w:pStyle w:val="Textodecomentrio"/>
      </w:pPr>
      <w:r>
        <w:rPr>
          <w:rStyle w:val="Refdecomentrio"/>
        </w:rPr>
        <w:annotationRef/>
      </w:r>
      <w:r>
        <w:t>Poderia ser mais genérico: vinculadas a um referencial terrestre, pois se quiser ser específico não seria geográfica e sim “coordenadas geodésicas ou planas”.</w:t>
      </w:r>
    </w:p>
  </w:comment>
  <w:comment w:id="26" w:author="Carlos" w:date="2025-03-09T09:01:00Z" w:initials="C">
    <w:p w14:paraId="7445F7FD" w14:textId="19DBC9B6" w:rsidR="008743D9" w:rsidRDefault="008743D9">
      <w:pPr>
        <w:pStyle w:val="Textodecomentrio"/>
      </w:pPr>
      <w:r>
        <w:rPr>
          <w:rStyle w:val="Refdecomentrio"/>
        </w:rPr>
        <w:annotationRef/>
      </w:r>
      <w:r>
        <w:t>Isso mesmo, normalmente tendem a apresentar maiores inconsistências com a realidade...</w:t>
      </w:r>
    </w:p>
  </w:comment>
  <w:comment w:id="50" w:author="Carlos" w:date="2025-03-09T09:05:00Z" w:initials="C">
    <w:p w14:paraId="233A53CC" w14:textId="1071B529" w:rsidR="008743D9" w:rsidRDefault="008743D9">
      <w:pPr>
        <w:pStyle w:val="Textodecomentrio"/>
      </w:pPr>
      <w:r>
        <w:rPr>
          <w:rStyle w:val="Refdecomentrio"/>
        </w:rPr>
        <w:annotationRef/>
      </w:r>
      <w:r>
        <w:t>Acho que isso não representa referencial teórico, mas deveria compor sal seção de método.</w:t>
      </w:r>
    </w:p>
  </w:comment>
  <w:comment w:id="51" w:author="Carlos" w:date="2025-03-09T09:07:00Z" w:initials="C">
    <w:p w14:paraId="5005B815" w14:textId="6280AB32" w:rsidR="008743D9" w:rsidRDefault="008743D9">
      <w:pPr>
        <w:pStyle w:val="Textodecomentrio"/>
      </w:pPr>
      <w:r>
        <w:rPr>
          <w:rStyle w:val="Refdecomentrio"/>
        </w:rPr>
        <w:annotationRef/>
      </w:r>
      <w:r>
        <w:t>Método...</w:t>
      </w:r>
    </w:p>
  </w:comment>
  <w:comment w:id="63" w:author="Carlos" w:date="2025-03-09T09:12:00Z" w:initials="C">
    <w:p w14:paraId="376A952A" w14:textId="12D0D1B7" w:rsidR="00D50A5F" w:rsidRDefault="00D50A5F">
      <w:pPr>
        <w:pStyle w:val="Textodecomentrio"/>
      </w:pPr>
      <w:r>
        <w:rPr>
          <w:rStyle w:val="Refdecomentrio"/>
        </w:rPr>
        <w:annotationRef/>
      </w:r>
      <w:r>
        <w:t>Não seria uma Tabela?</w:t>
      </w:r>
    </w:p>
  </w:comment>
  <w:comment w:id="75" w:author="Carlos" w:date="2025-03-09T09:17:00Z" w:initials="C">
    <w:p w14:paraId="447B1964" w14:textId="566730A5" w:rsidR="00D50A5F" w:rsidRDefault="00D50A5F">
      <w:pPr>
        <w:pStyle w:val="Textodecomentrio"/>
      </w:pPr>
      <w:r>
        <w:rPr>
          <w:rStyle w:val="Refdecomentrio"/>
        </w:rPr>
        <w:annotationRef/>
      </w:r>
      <w:r>
        <w:t xml:space="preserve">Nesta seção </w:t>
      </w:r>
      <w:r>
        <w:t xml:space="preserve">vc não falou de </w:t>
      </w:r>
      <w:r>
        <w:t>LA... deveria retirar do título.</w:t>
      </w:r>
    </w:p>
  </w:comment>
  <w:comment w:id="80" w:author="Carlos" w:date="2025-03-09T09:16:00Z" w:initials="C">
    <w:p w14:paraId="0AA2146D" w14:textId="5274C752" w:rsidR="00D50A5F" w:rsidRDefault="00D50A5F">
      <w:pPr>
        <w:pStyle w:val="Textodecomentrio"/>
      </w:pPr>
      <w:r>
        <w:rPr>
          <w:rStyle w:val="Refdecomentrio"/>
        </w:rPr>
        <w:annotationRef/>
      </w:r>
      <w:r>
        <w:rPr>
          <w:rStyle w:val="Refdecomentrio"/>
        </w:rPr>
        <w:t>Toda expressão em outro idioma é importante ficar em destaque em itálico.</w:t>
      </w:r>
    </w:p>
  </w:comment>
  <w:comment w:id="85" w:author="Carlos" w:date="2025-02-20T16:03:00Z" w:initials="C">
    <w:p w14:paraId="02F84D5B" w14:textId="716717D7" w:rsidR="00950215" w:rsidRDefault="00950215">
      <w:pPr>
        <w:pStyle w:val="Textodecomentrio"/>
      </w:pPr>
      <w:r>
        <w:rPr>
          <w:rStyle w:val="Refdecomentrio"/>
        </w:rPr>
        <w:annotationRef/>
      </w:r>
      <w:r>
        <w:t>Explicar no texto as figuras.</w:t>
      </w:r>
    </w:p>
  </w:comment>
  <w:comment w:id="86" w:author="Carlos" w:date="2025-02-20T16:04:00Z" w:initials="C">
    <w:p w14:paraId="5247167C" w14:textId="6CF981E7" w:rsidR="00950215" w:rsidRDefault="00950215">
      <w:pPr>
        <w:pStyle w:val="Textodecomentrio"/>
      </w:pPr>
      <w:r>
        <w:rPr>
          <w:rStyle w:val="Refdecomentrio"/>
        </w:rPr>
        <w:annotationRef/>
      </w:r>
      <w:r>
        <w:t>Referenciar corretamente.</w:t>
      </w:r>
    </w:p>
  </w:comment>
  <w:comment w:id="90" w:author="Carlos" w:date="2025-02-20T16:05:00Z" w:initials="C">
    <w:p w14:paraId="604F4E32" w14:textId="0C7E3624" w:rsidR="00950215" w:rsidRDefault="00950215">
      <w:pPr>
        <w:pStyle w:val="Textodecomentrio"/>
      </w:pPr>
      <w:r>
        <w:rPr>
          <w:rStyle w:val="Refdecomentrio"/>
        </w:rPr>
        <w:annotationRef/>
      </w:r>
      <w:r>
        <w:t>Tabelas também precisam ser explicadas no texto.</w:t>
      </w:r>
    </w:p>
  </w:comment>
  <w:comment w:id="96" w:author="Marco Aurelio Barbiero" w:date="2025-02-26T14:52:00Z" w:initials="MA">
    <w:p w14:paraId="1F705905" w14:textId="77777777" w:rsidR="00950215" w:rsidRDefault="00950215" w:rsidP="0058095A">
      <w:pPr>
        <w:pStyle w:val="Textodecomentrio"/>
        <w:ind w:firstLine="0"/>
        <w:jc w:val="left"/>
      </w:pPr>
      <w:r>
        <w:rPr>
          <w:rStyle w:val="Refdecomentrio"/>
        </w:rPr>
        <w:annotationRef/>
      </w:r>
      <w:r>
        <w:t>Essa afirmação está correta?</w:t>
      </w:r>
    </w:p>
  </w:comment>
  <w:comment w:id="97" w:author="Carlos" w:date="2025-02-28T10:07:00Z" w:initials="C">
    <w:p w14:paraId="14F5A802" w14:textId="2E08B93C" w:rsidR="00950215" w:rsidRDefault="00950215">
      <w:pPr>
        <w:pStyle w:val="Textodecomentrio"/>
      </w:pPr>
      <w:r>
        <w:rPr>
          <w:rStyle w:val="Refdecomentrio"/>
        </w:rPr>
        <w:annotationRef/>
      </w:r>
      <w:r>
        <w:t>A parcela ou lote é a unidade de interligação dos cadastros, utilizando um referencial geodésico/cartográfico único.</w:t>
      </w:r>
    </w:p>
  </w:comment>
  <w:comment w:id="134" w:author="Carlos" w:date="2025-03-09T09:30:00Z" w:initials="C">
    <w:p w14:paraId="29EC6C99" w14:textId="666087E4" w:rsidR="006C63A6" w:rsidRDefault="006C63A6">
      <w:pPr>
        <w:pStyle w:val="Textodecomentrio"/>
      </w:pPr>
      <w:r>
        <w:rPr>
          <w:rStyle w:val="Refdecomentrio"/>
        </w:rPr>
        <w:annotationRef/>
      </w:r>
      <w:r>
        <w:t>Caberia uma frase inicial diferenciando esses dois modelos de banco de dados.</w:t>
      </w:r>
    </w:p>
  </w:comment>
  <w:comment w:id="136" w:author="Carlos" w:date="2025-03-09T09:30:00Z" w:initials="C">
    <w:p w14:paraId="3104AFD2" w14:textId="5F45A345" w:rsidR="006C63A6" w:rsidRDefault="006C63A6">
      <w:pPr>
        <w:pStyle w:val="Textodecomentrio"/>
      </w:pPr>
      <w:r>
        <w:rPr>
          <w:rStyle w:val="Refdecomentrio"/>
        </w:rPr>
        <w:annotationRef/>
      </w:r>
      <w:r>
        <w:t>Registro de imagens?</w:t>
      </w:r>
    </w:p>
  </w:comment>
  <w:comment w:id="137" w:author="Carlos" w:date="2025-03-09T09:31:00Z" w:initials="C">
    <w:p w14:paraId="1BC7527A" w14:textId="77777777" w:rsidR="00714E91" w:rsidRDefault="00714E91">
      <w:pPr>
        <w:pStyle w:val="Textodecomentrio"/>
      </w:pPr>
      <w:r>
        <w:rPr>
          <w:rStyle w:val="Refdecomentrio"/>
        </w:rPr>
        <w:annotationRef/>
      </w:r>
      <w:r>
        <w:t>Isso seria Correção geométrica e não registro de uma imagem.</w:t>
      </w:r>
    </w:p>
    <w:p w14:paraId="5FA5BE56" w14:textId="46B7FF3B" w:rsidR="00714E91" w:rsidRDefault="00714E91">
      <w:pPr>
        <w:pStyle w:val="Textodecomentrio"/>
      </w:pPr>
    </w:p>
  </w:comment>
  <w:comment w:id="139" w:author="Carlos" w:date="2025-03-09T09:32:00Z" w:initials="C">
    <w:p w14:paraId="2772A128" w14:textId="18FB6A64" w:rsidR="00714E91" w:rsidRDefault="00714E91">
      <w:pPr>
        <w:pStyle w:val="Textodecomentrio"/>
      </w:pPr>
      <w:r>
        <w:rPr>
          <w:rStyle w:val="Refdecomentrio"/>
        </w:rPr>
        <w:annotationRef/>
      </w:r>
      <w:r>
        <w:t>Deveria rever esses conceitos, pois nós aprendemos na disciplina de forma diferente... e o pessoal do INPE faz essa confusão.</w:t>
      </w:r>
    </w:p>
  </w:comment>
  <w:comment w:id="141" w:author="Carlos" w:date="2025-03-09T09:34:00Z" w:initials="C">
    <w:p w14:paraId="2FE52CDB" w14:textId="1F2FA798" w:rsidR="00714E91" w:rsidRDefault="00714E91">
      <w:pPr>
        <w:pStyle w:val="Textodecomentrio"/>
      </w:pPr>
      <w:r>
        <w:rPr>
          <w:rStyle w:val="Refdecomentrio"/>
        </w:rPr>
        <w:annotationRef/>
      </w:r>
      <w:r>
        <w:t>Usar a voz passiva... em todo texto.</w:t>
      </w:r>
    </w:p>
  </w:comment>
  <w:comment w:id="142" w:author="Carlos" w:date="2025-03-09T09:40:00Z" w:initials="C">
    <w:p w14:paraId="53DED99E" w14:textId="321C95D5" w:rsidR="003F44E8" w:rsidRDefault="003F44E8">
      <w:pPr>
        <w:pStyle w:val="Textodecomentrio"/>
      </w:pPr>
      <w:r>
        <w:rPr>
          <w:rStyle w:val="Refdecomentrio"/>
        </w:rPr>
        <w:annotationRef/>
      </w:r>
      <w:r>
        <w:t>Seu referencial está muito bom, o texto flui razoavelmente bem.</w:t>
      </w:r>
    </w:p>
  </w:comment>
  <w:comment w:id="144" w:author="Carlos" w:date="2025-03-09T09:35:00Z" w:initials="C">
    <w:p w14:paraId="4D49DF7E" w14:textId="2BA46879" w:rsidR="00714E91" w:rsidRDefault="00714E91">
      <w:pPr>
        <w:pStyle w:val="Textodecomentrio"/>
      </w:pPr>
      <w:r>
        <w:rPr>
          <w:rStyle w:val="Refdecomentrio"/>
        </w:rPr>
        <w:annotationRef/>
      </w:r>
      <w:r>
        <w:t>Acho que deveria iniciar pelo material/área de estudo e depois método. Acho que poderia ter uma frase introdutória para cada seção e subseção.</w:t>
      </w:r>
    </w:p>
  </w:comment>
  <w:comment w:id="146" w:author="Carlos" w:date="2025-03-09T09:36:00Z" w:initials="C">
    <w:p w14:paraId="7A372747" w14:textId="11671284" w:rsidR="003F44E8" w:rsidRDefault="003F44E8">
      <w:pPr>
        <w:pStyle w:val="Textodecomentrio"/>
      </w:pPr>
      <w:r>
        <w:rPr>
          <w:rStyle w:val="Refdecomentrio"/>
        </w:rPr>
        <w:annotationRef/>
      </w:r>
      <w:r>
        <w:t>Para que? Deveria aparecer uma frase introdutória.</w:t>
      </w:r>
    </w:p>
  </w:comment>
  <w:comment w:id="147" w:author="Carlos" w:date="2025-03-09T09:36:00Z" w:initials="C">
    <w:p w14:paraId="3FA0592A" w14:textId="4D9B9943" w:rsidR="003F44E8" w:rsidRDefault="003F44E8">
      <w:pPr>
        <w:pStyle w:val="Textodecomentrio"/>
      </w:pPr>
      <w:r>
        <w:rPr>
          <w:rStyle w:val="Refdecomentrio"/>
        </w:rPr>
        <w:annotationRef/>
      </w:r>
      <w:r>
        <w:t xml:space="preserve">Deveria ser subseção 4.1.1 para não perder a estrutura </w:t>
      </w:r>
      <w:r>
        <w:t>do documentos.</w:t>
      </w:r>
    </w:p>
  </w:comment>
  <w:comment w:id="149" w:author="Carlos" w:date="2025-03-09T09:37:00Z" w:initials="C">
    <w:p w14:paraId="22D02C55" w14:textId="74864799" w:rsidR="003F44E8" w:rsidRDefault="003F44E8">
      <w:pPr>
        <w:pStyle w:val="Textodecomentrio"/>
      </w:pPr>
      <w:r>
        <w:rPr>
          <w:rStyle w:val="Refdecomentrio"/>
        </w:rPr>
        <w:annotationRef/>
      </w:r>
      <w:r>
        <w:t xml:space="preserve">??? </w:t>
      </w:r>
      <w:r>
        <w:t>uma frase explicativa e estruturação 4.1.2</w:t>
      </w:r>
    </w:p>
  </w:comment>
  <w:comment w:id="148" w:author="Carlos" w:date="2025-03-09T09:38:00Z" w:initials="C">
    <w:p w14:paraId="78CB6B68" w14:textId="3AD47AF7" w:rsidR="003F44E8" w:rsidRDefault="003F44E8">
      <w:pPr>
        <w:pStyle w:val="Textodecomentrio"/>
      </w:pPr>
      <w:r>
        <w:rPr>
          <w:rStyle w:val="Refdecomentrio"/>
        </w:rPr>
        <w:annotationRef/>
      </w:r>
      <w:r>
        <w:t xml:space="preserve">Essa seção é a mais importante para qualificação, e </w:t>
      </w:r>
      <w:r>
        <w:t>vc deveria detalhar, fazer um fluxograma ilustrativo e explicar cada etapa... a banca por certo irá focar na sua metodologia.</w:t>
      </w:r>
    </w:p>
  </w:comment>
  <w:comment w:id="152" w:author="Carlos" w:date="2025-03-09T09:41:00Z" w:initials="C">
    <w:p w14:paraId="1490A1CB" w14:textId="52AE8B16" w:rsidR="003F44E8" w:rsidRDefault="003F44E8">
      <w:pPr>
        <w:pStyle w:val="Textodecomentrio"/>
      </w:pPr>
      <w:r>
        <w:rPr>
          <w:rStyle w:val="Refdecomentrio"/>
        </w:rPr>
        <w:annotationRef/>
      </w:r>
      <w:r>
        <w:t>Faz uma frase introdutória explicando como se desenvolverão as etapas.</w:t>
      </w:r>
    </w:p>
  </w:comment>
  <w:comment w:id="153" w:author="Carlos" w:date="2025-03-09T09:42:00Z" w:initials="C">
    <w:p w14:paraId="770DF97F" w14:textId="64871FD4" w:rsidR="003F44E8" w:rsidRDefault="003F44E8">
      <w:pPr>
        <w:pStyle w:val="Textodecomentrio"/>
      </w:pPr>
      <w:r>
        <w:rPr>
          <w:rStyle w:val="Refdecomentrio"/>
        </w:rPr>
        <w:annotationRef/>
      </w:r>
      <w:r>
        <w:t>Dissertação, pois é mestrado.</w:t>
      </w:r>
    </w:p>
  </w:comment>
  <w:comment w:id="156" w:author="Carlos" w:date="2025-03-09T09:42:00Z" w:initials="C">
    <w:p w14:paraId="250640E5" w14:textId="7525336C" w:rsidR="00125FD1" w:rsidRDefault="00125FD1">
      <w:pPr>
        <w:pStyle w:val="Textodecomentrio"/>
      </w:pPr>
      <w:r>
        <w:rPr>
          <w:rStyle w:val="Refdecomentrio"/>
        </w:rPr>
        <w:annotationRef/>
      </w:r>
      <w:r>
        <w:t>Isso que estou lhe dizendo para fazer em todas as seções anteriores, uma introdução para o leitor saber o que vem pela frente.</w:t>
      </w:r>
    </w:p>
  </w:comment>
  <w:comment w:id="158" w:author="Carlos" w:date="2025-03-09T09:44:00Z" w:initials="C">
    <w:p w14:paraId="308C44F4" w14:textId="06F4940E" w:rsidR="00125FD1" w:rsidRDefault="00125FD1">
      <w:pPr>
        <w:pStyle w:val="Textodecomentrio"/>
      </w:pPr>
      <w:r>
        <w:rPr>
          <w:rStyle w:val="Refdecomentrio"/>
        </w:rPr>
        <w:annotationRef/>
      </w:r>
      <w:r>
        <w:t xml:space="preserve">Isso é o detalhamento de sua metodologia... deveria levar para a subseção anterior... deve ser detalhado cada um desses tópicos apresentados, não tem como deixar só o nome Banco de dados MySQL, deveria ser: “ no escopo desta pesquisa optou-se (voz passiva, não somos nós) por utilizar uma banco de dados MySQL devido </w:t>
      </w:r>
      <w:r>
        <w:t>a...” (explicar a sua opção)</w:t>
      </w:r>
    </w:p>
  </w:comment>
  <w:comment w:id="164" w:author="Carlos" w:date="2025-03-09T09:47:00Z" w:initials="C">
    <w:p w14:paraId="544CB3F5" w14:textId="0AF45CB4" w:rsidR="00721780" w:rsidRDefault="00721780">
      <w:pPr>
        <w:pStyle w:val="Textodecomentrio"/>
      </w:pPr>
      <w:r>
        <w:rPr>
          <w:rStyle w:val="Refdecomentrio"/>
        </w:rPr>
        <w:annotationRef/>
      </w:r>
      <w:r>
        <w:t>Conferir se todas as referências no texto estão na lista e vice-ver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11DBA8A4" w15:done="0"/>
  <w15:commentEx w15:paraId="2AB6A45F" w15:done="0"/>
  <w15:commentEx w15:paraId="5156F67C" w15:paraIdParent="2AB6A45F" w15:done="0"/>
  <w15:commentEx w15:paraId="5D0E76B2" w15:done="0"/>
  <w15:commentEx w15:paraId="3C965DA6" w15:done="0"/>
  <w15:commentEx w15:paraId="4C9B2718" w15:done="0"/>
  <w15:commentEx w15:paraId="3E1749EE" w15:done="0"/>
  <w15:commentEx w15:paraId="272FC0D0" w15:done="0"/>
  <w15:commentEx w15:paraId="2B4B5751" w15:done="0"/>
  <w15:commentEx w15:paraId="013B4CCA" w15:done="0"/>
  <w15:commentEx w15:paraId="1D6109BC" w15:done="0"/>
  <w15:commentEx w15:paraId="7445F7FD" w15:done="0"/>
  <w15:commentEx w15:paraId="233A53CC" w15:done="0"/>
  <w15:commentEx w15:paraId="5005B815" w15:done="0"/>
  <w15:commentEx w15:paraId="376A952A" w15:done="0"/>
  <w15:commentEx w15:paraId="447B1964" w15:done="0"/>
  <w15:commentEx w15:paraId="0AA2146D" w15:done="0"/>
  <w15:commentEx w15:paraId="02F84D5B" w15:done="0"/>
  <w15:commentEx w15:paraId="5247167C" w15:done="0"/>
  <w15:commentEx w15:paraId="604F4E32" w15:done="0"/>
  <w15:commentEx w15:paraId="1F705905" w15:done="0"/>
  <w15:commentEx w15:paraId="14F5A802" w15:paraIdParent="1F705905" w15:done="0"/>
  <w15:commentEx w15:paraId="29EC6C99" w15:done="0"/>
  <w15:commentEx w15:paraId="3104AFD2" w15:done="0"/>
  <w15:commentEx w15:paraId="5FA5BE56" w15:done="0"/>
  <w15:commentEx w15:paraId="2772A128" w15:done="0"/>
  <w15:commentEx w15:paraId="2FE52CDB" w15:done="0"/>
  <w15:commentEx w15:paraId="53DED99E" w15:done="0"/>
  <w15:commentEx w15:paraId="4D49DF7E" w15:done="0"/>
  <w15:commentEx w15:paraId="7A372747" w15:done="0"/>
  <w15:commentEx w15:paraId="3FA0592A" w15:done="0"/>
  <w15:commentEx w15:paraId="22D02C55" w15:done="0"/>
  <w15:commentEx w15:paraId="78CB6B68" w15:done="0"/>
  <w15:commentEx w15:paraId="1490A1CB" w15:done="0"/>
  <w15:commentEx w15:paraId="770DF97F" w15:done="0"/>
  <w15:commentEx w15:paraId="250640E5" w15:done="0"/>
  <w15:commentEx w15:paraId="308C44F4" w15:done="0"/>
  <w15:commentEx w15:paraId="544CB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11DBA8A4">
    <w16cex:extLst>
      <w16:ext w16:uri="{CE6994B0-6A32-4C9F-8C6B-6E91EDA988CE}">
        <cr:reactions xmlns:cr="http://schemas.microsoft.com/office/comments/2020/reactions">
          <cr:reaction reactionType="1">
            <cr:reactionInfo dateUtc="2025-03-09T19:22:11Z">
              <cr:user userId="f6f68d678cfe6957" userProvider="Windows Live" userName="Marco Aurélio Barbiero"/>
            </cr:reactionInfo>
          </cr:reaction>
        </cr:reactions>
      </w16:ext>
    </w16cex:extLst>
  </w16cex:commentExtensible>
  <w16cex:commentExtensible w16cex:durableId="2AB6A45F">
    <w16cex:extLst>
      <w16:ext w16:uri="{CE6994B0-6A32-4C9F-8C6B-6E91EDA988CE}">
        <cr:reactions xmlns:cr="http://schemas.microsoft.com/office/comments/2020/reactions">
          <cr:reaction reactionType="1">
            <cr:reactionInfo dateUtc="2025-03-10T00:53:45Z">
              <cr:user userId="f6f68d678cfe6957" userProvider="Windows Live" userName="Marco Aurélio Barbiero"/>
            </cr:reactionInfo>
          </cr:reaction>
        </cr:reactions>
      </w16:ext>
    </w16cex:extLst>
  </w16cex:commentExtensible>
  <w16cex:commentExtensible w16cex:durableId="65D077A0" w16cex:dateUtc="2025-03-10T00:53: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11DBA8A4" w16cid:durableId="11DBA8A4"/>
  <w16cid:commentId w16cid:paraId="2AB6A45F" w16cid:durableId="2AB6A45F"/>
  <w16cid:commentId w16cid:paraId="5156F67C" w16cid:durableId="65D077A0"/>
  <w16cid:commentId w16cid:paraId="5D0E76B2" w16cid:durableId="5D0E76B2"/>
  <w16cid:commentId w16cid:paraId="3C965DA6" w16cid:durableId="3C965DA6"/>
  <w16cid:commentId w16cid:paraId="4C9B2718" w16cid:durableId="4C9B2718"/>
  <w16cid:commentId w16cid:paraId="3E1749EE" w16cid:durableId="3E1749EE"/>
  <w16cid:commentId w16cid:paraId="272FC0D0" w16cid:durableId="272FC0D0"/>
  <w16cid:commentId w16cid:paraId="2B4B5751" w16cid:durableId="2B4B5751"/>
  <w16cid:commentId w16cid:paraId="013B4CCA" w16cid:durableId="013B4CCA"/>
  <w16cid:commentId w16cid:paraId="1D6109BC" w16cid:durableId="1D6109BC"/>
  <w16cid:commentId w16cid:paraId="7445F7FD" w16cid:durableId="7445F7FD"/>
  <w16cid:commentId w16cid:paraId="233A53CC" w16cid:durableId="233A53CC"/>
  <w16cid:commentId w16cid:paraId="5005B815" w16cid:durableId="5005B815"/>
  <w16cid:commentId w16cid:paraId="376A952A" w16cid:durableId="376A952A"/>
  <w16cid:commentId w16cid:paraId="447B1964" w16cid:durableId="447B1964"/>
  <w16cid:commentId w16cid:paraId="0AA2146D" w16cid:durableId="0AA2146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Id w16cid:paraId="29EC6C99" w16cid:durableId="29EC6C99"/>
  <w16cid:commentId w16cid:paraId="3104AFD2" w16cid:durableId="3104AFD2"/>
  <w16cid:commentId w16cid:paraId="5FA5BE56" w16cid:durableId="5FA5BE56"/>
  <w16cid:commentId w16cid:paraId="2772A128" w16cid:durableId="2772A128"/>
  <w16cid:commentId w16cid:paraId="2FE52CDB" w16cid:durableId="2FE52CDB"/>
  <w16cid:commentId w16cid:paraId="53DED99E" w16cid:durableId="53DED99E"/>
  <w16cid:commentId w16cid:paraId="4D49DF7E" w16cid:durableId="4D49DF7E"/>
  <w16cid:commentId w16cid:paraId="7A372747" w16cid:durableId="7A372747"/>
  <w16cid:commentId w16cid:paraId="3FA0592A" w16cid:durableId="3FA0592A"/>
  <w16cid:commentId w16cid:paraId="22D02C55" w16cid:durableId="22D02C55"/>
  <w16cid:commentId w16cid:paraId="78CB6B68" w16cid:durableId="78CB6B68"/>
  <w16cid:commentId w16cid:paraId="1490A1CB" w16cid:durableId="1490A1CB"/>
  <w16cid:commentId w16cid:paraId="770DF97F" w16cid:durableId="770DF97F"/>
  <w16cid:commentId w16cid:paraId="250640E5" w16cid:durableId="250640E5"/>
  <w16cid:commentId w16cid:paraId="308C44F4" w16cid:durableId="308C44F4"/>
  <w16cid:commentId w16cid:paraId="544CB3F5" w16cid:durableId="544CB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8C48AB" w14:textId="77777777" w:rsidR="00812478" w:rsidRPr="00B322C5" w:rsidRDefault="00812478" w:rsidP="00362BEC">
      <w:pPr>
        <w:spacing w:line="240" w:lineRule="auto"/>
      </w:pPr>
      <w:r w:rsidRPr="00B322C5">
        <w:separator/>
      </w:r>
    </w:p>
  </w:endnote>
  <w:endnote w:type="continuationSeparator" w:id="0">
    <w:p w14:paraId="36327CCC" w14:textId="77777777" w:rsidR="00812478" w:rsidRPr="00B322C5" w:rsidRDefault="00812478"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551205" w14:textId="77777777" w:rsidR="00812478" w:rsidRPr="00B322C5" w:rsidRDefault="00812478" w:rsidP="00802B3F">
      <w:pPr>
        <w:spacing w:line="240" w:lineRule="auto"/>
        <w:ind w:firstLine="0"/>
      </w:pPr>
      <w:r w:rsidRPr="00B322C5">
        <w:separator/>
      </w:r>
    </w:p>
  </w:footnote>
  <w:footnote w:type="continuationSeparator" w:id="0">
    <w:p w14:paraId="10403A6B" w14:textId="77777777" w:rsidR="00812478" w:rsidRPr="00B322C5" w:rsidRDefault="00812478" w:rsidP="00362BEC">
      <w:pPr>
        <w:spacing w:line="240" w:lineRule="auto"/>
      </w:pPr>
      <w:r w:rsidRPr="00B322C5">
        <w:continuationSeparator/>
      </w:r>
    </w:p>
  </w:footnote>
  <w:footnote w:id="1">
    <w:p w14:paraId="083D0217" w14:textId="77777777" w:rsidR="0061328A" w:rsidRDefault="00341B46" w:rsidP="0061328A">
      <w:pPr>
        <w:rPr>
          <w:rFonts w:cs="Arial"/>
          <w:szCs w:val="24"/>
        </w:rPr>
      </w:pPr>
      <w:r>
        <w:rPr>
          <w:rStyle w:val="Refdenotaderodap"/>
        </w:rPr>
        <w:footnoteRef/>
      </w:r>
      <w:r>
        <w:t xml:space="preserve"> </w:t>
      </w:r>
      <w:r w:rsidR="0061328A" w:rsidRPr="00951D42">
        <w:t xml:space="preserve">IBGE, </w:t>
      </w:r>
      <w:hyperlink r:id="rId1" w:history="1">
        <w:r w:rsidR="0061328A" w:rsidRPr="00951D42">
          <w:rPr>
            <w:rStyle w:val="Hyperlink"/>
            <w:sz w:val="16"/>
            <w:szCs w:val="16"/>
          </w:rPr>
          <w:t>https://ftp.ibge.gov.br/Perfil_Municipios/2019/Base_de_Dados/Base_MUNIC_2019_20210817.xlsx</w:t>
        </w:r>
      </w:hyperlink>
      <w:r w:rsidR="0061328A" w:rsidRPr="00951D42">
        <w:rPr>
          <w:rStyle w:val="refernciaChar"/>
          <w:sz w:val="16"/>
          <w:szCs w:val="16"/>
        </w:rPr>
        <w:t>, acesso</w:t>
      </w:r>
      <w:r w:rsidR="0061328A">
        <w:rPr>
          <w:rStyle w:val="refernciaChar"/>
          <w:sz w:val="16"/>
          <w:szCs w:val="16"/>
        </w:rPr>
        <w:t xml:space="preserve"> em 20/02/2025.</w:t>
      </w:r>
    </w:p>
    <w:p w14:paraId="727DBFF0" w14:textId="2785DBF0" w:rsidR="00341B46" w:rsidRDefault="00341B46">
      <w:pPr>
        <w:pStyle w:val="Textodenotaderodap"/>
      </w:pPr>
    </w:p>
  </w:footnote>
  <w:footnote w:id="2">
    <w:p w14:paraId="0369AA3C" w14:textId="3CDBCE17" w:rsidR="00950215" w:rsidRDefault="00950215" w:rsidP="00E64558">
      <w:pPr>
        <w:pStyle w:val="Textodenotaderodap"/>
        <w:ind w:firstLine="0"/>
      </w:pPr>
      <w:r>
        <w:rPr>
          <w:rStyle w:val="Refdenotaderodap"/>
        </w:rPr>
        <w:footnoteRef/>
      </w:r>
      <w:r>
        <w:t xml:space="preserve"> Segundo classificação da CNM, municípios com menos de 50 mil habitantes são considerados pequenos.</w:t>
      </w:r>
    </w:p>
  </w:footnote>
  <w:footnote w:id="3">
    <w:p w14:paraId="0573AA72" w14:textId="54A147BA" w:rsidR="00950215" w:rsidRDefault="00950215" w:rsidP="00C92709">
      <w:pPr>
        <w:pStyle w:val="Textodenotaderodap"/>
        <w:ind w:firstLine="0"/>
      </w:pPr>
      <w:r>
        <w:rPr>
          <w:rStyle w:val="Refdenotaderodap"/>
        </w:rPr>
        <w:footnoteRef/>
      </w:r>
      <w:r>
        <w:t xml:space="preserve"> 130 municípios não tinham uma conta para o IPTU em sua contabilidade em 2023.</w:t>
      </w:r>
    </w:p>
  </w:footnote>
  <w:footnote w:id="4">
    <w:p w14:paraId="09CE67CA" w14:textId="4F399F0E" w:rsidR="00950215" w:rsidRDefault="00950215" w:rsidP="00C92709">
      <w:pPr>
        <w:pStyle w:val="Textodenotaderodap"/>
        <w:ind w:firstLine="0"/>
      </w:pPr>
      <w:r>
        <w:rPr>
          <w:rStyle w:val="Refdenotaderodap"/>
        </w:rPr>
        <w:footnoteRef/>
      </w:r>
      <w:r>
        <w:t xml:space="preserve"> Miraselva - PR</w:t>
      </w:r>
    </w:p>
  </w:footnote>
  <w:footnote w:id="5">
    <w:p w14:paraId="70123002" w14:textId="27B2CE7A" w:rsidR="00950215" w:rsidRDefault="00950215" w:rsidP="00C92709">
      <w:pPr>
        <w:pStyle w:val="Textodenotaderodap"/>
        <w:ind w:firstLine="0"/>
      </w:pPr>
      <w:r>
        <w:rPr>
          <w:rStyle w:val="Refdenotaderodap"/>
        </w:rPr>
        <w:footnoteRef/>
      </w:r>
      <w:r>
        <w:t xml:space="preserve"> Parazinho - RN</w:t>
      </w:r>
    </w:p>
  </w:footnote>
  <w:footnote w:id="6">
    <w:p w14:paraId="0FBB0985" w14:textId="0C5D9D88" w:rsidR="00950215" w:rsidRDefault="00950215" w:rsidP="00C92709">
      <w:pPr>
        <w:pStyle w:val="Textodenotaderodap"/>
        <w:ind w:firstLine="0"/>
      </w:pPr>
      <w:r>
        <w:rPr>
          <w:rStyle w:val="Refdenotaderodap"/>
        </w:rPr>
        <w:footnoteRef/>
      </w:r>
      <w:r>
        <w:t xml:space="preserve"> Serra da Saudade - MG</w:t>
      </w:r>
    </w:p>
  </w:footnote>
  <w:footnote w:id="7">
    <w:p w14:paraId="6FC7DE4B" w14:textId="4B3F4C96" w:rsidR="00950215" w:rsidRDefault="00950215" w:rsidP="00C92709">
      <w:pPr>
        <w:pStyle w:val="Textodenotaderodap"/>
        <w:ind w:firstLine="0"/>
      </w:pPr>
      <w:r>
        <w:rPr>
          <w:rStyle w:val="Refdenotaderodap"/>
        </w:rPr>
        <w:footnoteRef/>
      </w:r>
      <w:r>
        <w:t xml:space="preserve"> Canaã dos Carajás - PA</w:t>
      </w:r>
    </w:p>
  </w:footnote>
  <w:footnote w:id="8">
    <w:p w14:paraId="6B9A6A76" w14:textId="745BCF2E" w:rsidR="00950215" w:rsidRDefault="00950215" w:rsidP="00C92709">
      <w:pPr>
        <w:pStyle w:val="Textodenotaderodap"/>
        <w:ind w:firstLine="0"/>
      </w:pPr>
      <w:r>
        <w:rPr>
          <w:rStyle w:val="Refdenotaderodap"/>
        </w:rPr>
        <w:footnoteRef/>
      </w:r>
      <w:r>
        <w:t xml:space="preserve"> Xangri-lá - RS</w:t>
      </w:r>
    </w:p>
  </w:footnote>
  <w:footnote w:id="9">
    <w:p w14:paraId="2C3F6C62" w14:textId="3BC54911" w:rsidR="00950215" w:rsidRDefault="00950215" w:rsidP="00C92709">
      <w:pPr>
        <w:pStyle w:val="Textodenotaderodap"/>
        <w:ind w:firstLine="0"/>
      </w:pPr>
      <w:r>
        <w:rPr>
          <w:rStyle w:val="Refdenotaderodap"/>
        </w:rPr>
        <w:footnoteRef/>
      </w:r>
      <w:r>
        <w:t xml:space="preserve"> Goianira – GO</w:t>
      </w:r>
    </w:p>
    <w:p w14:paraId="33A2FAB3" w14:textId="77777777" w:rsidR="00950215" w:rsidRDefault="00950215">
      <w:pPr>
        <w:pStyle w:val="Textodenotaderodap"/>
      </w:pPr>
    </w:p>
  </w:footnote>
  <w:footnote w:id="10">
    <w:p w14:paraId="0737F036" w14:textId="0E1EA1A7" w:rsidR="00950215" w:rsidRDefault="00950215"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B322C5" w:rsidRDefault="00950215"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721780">
          <w:rPr>
            <w:rFonts w:cs="Arial"/>
            <w:noProof/>
            <w:sz w:val="20"/>
            <w:szCs w:val="20"/>
          </w:rPr>
          <w:t>39</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7"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8"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0"/>
  </w:num>
  <w:num w:numId="2" w16cid:durableId="1789280868">
    <w:abstractNumId w:val="7"/>
  </w:num>
  <w:num w:numId="3" w16cid:durableId="238249124">
    <w:abstractNumId w:val="8"/>
  </w:num>
  <w:num w:numId="4" w16cid:durableId="513306179">
    <w:abstractNumId w:val="6"/>
  </w:num>
  <w:num w:numId="5" w16cid:durableId="31125507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3"/>
  </w:num>
  <w:num w:numId="7" w16cid:durableId="829103765">
    <w:abstractNumId w:val="1"/>
  </w:num>
  <w:num w:numId="8" w16cid:durableId="882400149">
    <w:abstractNumId w:val="2"/>
  </w:num>
  <w:num w:numId="9" w16cid:durableId="113575541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7C7"/>
    <w:rsid w:val="0000497B"/>
    <w:rsid w:val="00005DC6"/>
    <w:rsid w:val="00007062"/>
    <w:rsid w:val="000074AD"/>
    <w:rsid w:val="00010780"/>
    <w:rsid w:val="0001136E"/>
    <w:rsid w:val="00011703"/>
    <w:rsid w:val="0001209B"/>
    <w:rsid w:val="00013C55"/>
    <w:rsid w:val="000157F0"/>
    <w:rsid w:val="00015F02"/>
    <w:rsid w:val="0001704A"/>
    <w:rsid w:val="0001725F"/>
    <w:rsid w:val="000178A1"/>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3DFA"/>
    <w:rsid w:val="00044336"/>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24"/>
    <w:rsid w:val="000576C3"/>
    <w:rsid w:val="000579AB"/>
    <w:rsid w:val="00057BDD"/>
    <w:rsid w:val="000605CC"/>
    <w:rsid w:val="00061E0C"/>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3DE6"/>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920"/>
    <w:rsid w:val="000A6C15"/>
    <w:rsid w:val="000A72E2"/>
    <w:rsid w:val="000A731D"/>
    <w:rsid w:val="000A7821"/>
    <w:rsid w:val="000A78C2"/>
    <w:rsid w:val="000B085C"/>
    <w:rsid w:val="000B0A53"/>
    <w:rsid w:val="000B1093"/>
    <w:rsid w:val="000B279C"/>
    <w:rsid w:val="000B29FD"/>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C72C4"/>
    <w:rsid w:val="000D0728"/>
    <w:rsid w:val="000D0A15"/>
    <w:rsid w:val="000D1075"/>
    <w:rsid w:val="000D163D"/>
    <w:rsid w:val="000D1AA1"/>
    <w:rsid w:val="000D1C41"/>
    <w:rsid w:val="000D22CF"/>
    <w:rsid w:val="000D3009"/>
    <w:rsid w:val="000D3933"/>
    <w:rsid w:val="000D4AFC"/>
    <w:rsid w:val="000D4E5C"/>
    <w:rsid w:val="000D5953"/>
    <w:rsid w:val="000D65A2"/>
    <w:rsid w:val="000D6BC7"/>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1D7"/>
    <w:rsid w:val="00100474"/>
    <w:rsid w:val="00100D7F"/>
    <w:rsid w:val="00101846"/>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B2B"/>
    <w:rsid w:val="00114C3D"/>
    <w:rsid w:val="001150C1"/>
    <w:rsid w:val="001160C3"/>
    <w:rsid w:val="00116BB1"/>
    <w:rsid w:val="0011799F"/>
    <w:rsid w:val="00117E34"/>
    <w:rsid w:val="00120B78"/>
    <w:rsid w:val="00121406"/>
    <w:rsid w:val="0012261A"/>
    <w:rsid w:val="00122D69"/>
    <w:rsid w:val="00123A0E"/>
    <w:rsid w:val="00124127"/>
    <w:rsid w:val="001253CB"/>
    <w:rsid w:val="00125FD1"/>
    <w:rsid w:val="00126936"/>
    <w:rsid w:val="00126C56"/>
    <w:rsid w:val="00126DBA"/>
    <w:rsid w:val="0012717F"/>
    <w:rsid w:val="00127E7A"/>
    <w:rsid w:val="00130FC0"/>
    <w:rsid w:val="001315CC"/>
    <w:rsid w:val="00131966"/>
    <w:rsid w:val="0013233B"/>
    <w:rsid w:val="00132448"/>
    <w:rsid w:val="00132513"/>
    <w:rsid w:val="00132B22"/>
    <w:rsid w:val="001343C5"/>
    <w:rsid w:val="00134A1A"/>
    <w:rsid w:val="00134CF0"/>
    <w:rsid w:val="0013558B"/>
    <w:rsid w:val="00135F6D"/>
    <w:rsid w:val="00136515"/>
    <w:rsid w:val="001368C2"/>
    <w:rsid w:val="00140736"/>
    <w:rsid w:val="001410C0"/>
    <w:rsid w:val="00142315"/>
    <w:rsid w:val="00143D9E"/>
    <w:rsid w:val="00144CE2"/>
    <w:rsid w:val="00145C4C"/>
    <w:rsid w:val="00145F7B"/>
    <w:rsid w:val="00146457"/>
    <w:rsid w:val="001467D8"/>
    <w:rsid w:val="00146DBC"/>
    <w:rsid w:val="00150CA4"/>
    <w:rsid w:val="001518A3"/>
    <w:rsid w:val="001518EF"/>
    <w:rsid w:val="00152210"/>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07E"/>
    <w:rsid w:val="001D0A5A"/>
    <w:rsid w:val="001D0A7D"/>
    <w:rsid w:val="001D1019"/>
    <w:rsid w:val="001D15C0"/>
    <w:rsid w:val="001D2207"/>
    <w:rsid w:val="001D25E5"/>
    <w:rsid w:val="001D51EA"/>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FE5"/>
    <w:rsid w:val="00223499"/>
    <w:rsid w:val="00225519"/>
    <w:rsid w:val="00226FF2"/>
    <w:rsid w:val="00227B10"/>
    <w:rsid w:val="00227C8E"/>
    <w:rsid w:val="00227E56"/>
    <w:rsid w:val="00230D5E"/>
    <w:rsid w:val="00230E06"/>
    <w:rsid w:val="00232A44"/>
    <w:rsid w:val="002343D5"/>
    <w:rsid w:val="0023540A"/>
    <w:rsid w:val="0023605C"/>
    <w:rsid w:val="002367A5"/>
    <w:rsid w:val="00236E28"/>
    <w:rsid w:val="00237907"/>
    <w:rsid w:val="002408BA"/>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9FF"/>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851"/>
    <w:rsid w:val="00272A82"/>
    <w:rsid w:val="0027448A"/>
    <w:rsid w:val="002759D3"/>
    <w:rsid w:val="0027653C"/>
    <w:rsid w:val="00277ADC"/>
    <w:rsid w:val="00280535"/>
    <w:rsid w:val="00282E26"/>
    <w:rsid w:val="00283889"/>
    <w:rsid w:val="00284095"/>
    <w:rsid w:val="00284DE2"/>
    <w:rsid w:val="00285158"/>
    <w:rsid w:val="00285597"/>
    <w:rsid w:val="0028560A"/>
    <w:rsid w:val="00286609"/>
    <w:rsid w:val="00286C6C"/>
    <w:rsid w:val="00286FDA"/>
    <w:rsid w:val="00287252"/>
    <w:rsid w:val="00287745"/>
    <w:rsid w:val="00287837"/>
    <w:rsid w:val="00287CAA"/>
    <w:rsid w:val="00290F6E"/>
    <w:rsid w:val="002914B5"/>
    <w:rsid w:val="0029300B"/>
    <w:rsid w:val="0029350B"/>
    <w:rsid w:val="0029392C"/>
    <w:rsid w:val="00294038"/>
    <w:rsid w:val="002945FD"/>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25A8"/>
    <w:rsid w:val="002C367A"/>
    <w:rsid w:val="002C3BA7"/>
    <w:rsid w:val="002C406F"/>
    <w:rsid w:val="002C4311"/>
    <w:rsid w:val="002C50DE"/>
    <w:rsid w:val="002C555F"/>
    <w:rsid w:val="002C5693"/>
    <w:rsid w:val="002C58D6"/>
    <w:rsid w:val="002C63E0"/>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F0B"/>
    <w:rsid w:val="002F4215"/>
    <w:rsid w:val="002F4380"/>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210"/>
    <w:rsid w:val="00304C08"/>
    <w:rsid w:val="00305610"/>
    <w:rsid w:val="00305C37"/>
    <w:rsid w:val="00305D45"/>
    <w:rsid w:val="00306949"/>
    <w:rsid w:val="003107A1"/>
    <w:rsid w:val="00310835"/>
    <w:rsid w:val="00310BE7"/>
    <w:rsid w:val="00310C3A"/>
    <w:rsid w:val="00310E7B"/>
    <w:rsid w:val="00311780"/>
    <w:rsid w:val="00311AA6"/>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1B46"/>
    <w:rsid w:val="003437DF"/>
    <w:rsid w:val="00343FD4"/>
    <w:rsid w:val="00344102"/>
    <w:rsid w:val="003470D7"/>
    <w:rsid w:val="003473D8"/>
    <w:rsid w:val="00347421"/>
    <w:rsid w:val="0034756F"/>
    <w:rsid w:val="003505EE"/>
    <w:rsid w:val="00350942"/>
    <w:rsid w:val="00351F31"/>
    <w:rsid w:val="003536D2"/>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D42"/>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458"/>
    <w:rsid w:val="003B33C8"/>
    <w:rsid w:val="003B45C9"/>
    <w:rsid w:val="003B5BA7"/>
    <w:rsid w:val="003B5E3F"/>
    <w:rsid w:val="003B7F16"/>
    <w:rsid w:val="003B7FB6"/>
    <w:rsid w:val="003C064F"/>
    <w:rsid w:val="003C09EB"/>
    <w:rsid w:val="003C135A"/>
    <w:rsid w:val="003C1EFC"/>
    <w:rsid w:val="003C23F5"/>
    <w:rsid w:val="003C25E0"/>
    <w:rsid w:val="003C3206"/>
    <w:rsid w:val="003C4ABD"/>
    <w:rsid w:val="003C533C"/>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37F"/>
    <w:rsid w:val="003F44E8"/>
    <w:rsid w:val="003F4F2F"/>
    <w:rsid w:val="003F604B"/>
    <w:rsid w:val="003F6C7F"/>
    <w:rsid w:val="003F6E16"/>
    <w:rsid w:val="003F7486"/>
    <w:rsid w:val="003F7DFC"/>
    <w:rsid w:val="00400746"/>
    <w:rsid w:val="004010CC"/>
    <w:rsid w:val="00401F9D"/>
    <w:rsid w:val="00402610"/>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088B"/>
    <w:rsid w:val="0042103E"/>
    <w:rsid w:val="00421573"/>
    <w:rsid w:val="00421CF8"/>
    <w:rsid w:val="00421E42"/>
    <w:rsid w:val="00423F71"/>
    <w:rsid w:val="004256E8"/>
    <w:rsid w:val="00425C04"/>
    <w:rsid w:val="00425FEC"/>
    <w:rsid w:val="0042692D"/>
    <w:rsid w:val="00426935"/>
    <w:rsid w:val="00427DDB"/>
    <w:rsid w:val="00427DF4"/>
    <w:rsid w:val="00430132"/>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5F7"/>
    <w:rsid w:val="00492AF1"/>
    <w:rsid w:val="004935E4"/>
    <w:rsid w:val="0049389D"/>
    <w:rsid w:val="00494A73"/>
    <w:rsid w:val="00494C40"/>
    <w:rsid w:val="00495155"/>
    <w:rsid w:val="00496560"/>
    <w:rsid w:val="00496A96"/>
    <w:rsid w:val="004A0661"/>
    <w:rsid w:val="004A0CAB"/>
    <w:rsid w:val="004A0F99"/>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61C"/>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CE"/>
    <w:rsid w:val="004F7548"/>
    <w:rsid w:val="0050088B"/>
    <w:rsid w:val="005032E8"/>
    <w:rsid w:val="00504424"/>
    <w:rsid w:val="0050452B"/>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404A3"/>
    <w:rsid w:val="00540648"/>
    <w:rsid w:val="005408D4"/>
    <w:rsid w:val="00541505"/>
    <w:rsid w:val="00541D1E"/>
    <w:rsid w:val="0054242F"/>
    <w:rsid w:val="0054245D"/>
    <w:rsid w:val="0054324A"/>
    <w:rsid w:val="00543CE6"/>
    <w:rsid w:val="00545F0C"/>
    <w:rsid w:val="00546154"/>
    <w:rsid w:val="005500F8"/>
    <w:rsid w:val="005513C1"/>
    <w:rsid w:val="00552C35"/>
    <w:rsid w:val="00552DE3"/>
    <w:rsid w:val="005531BE"/>
    <w:rsid w:val="005541BC"/>
    <w:rsid w:val="00554753"/>
    <w:rsid w:val="00554AAB"/>
    <w:rsid w:val="00554D58"/>
    <w:rsid w:val="0055512F"/>
    <w:rsid w:val="005562CC"/>
    <w:rsid w:val="005570FC"/>
    <w:rsid w:val="005579FC"/>
    <w:rsid w:val="00560078"/>
    <w:rsid w:val="00560082"/>
    <w:rsid w:val="00560695"/>
    <w:rsid w:val="005606C2"/>
    <w:rsid w:val="00560EE4"/>
    <w:rsid w:val="005610DB"/>
    <w:rsid w:val="005611EC"/>
    <w:rsid w:val="0056137B"/>
    <w:rsid w:val="00562FAD"/>
    <w:rsid w:val="00564768"/>
    <w:rsid w:val="00564BA9"/>
    <w:rsid w:val="00565163"/>
    <w:rsid w:val="005662A3"/>
    <w:rsid w:val="0056633C"/>
    <w:rsid w:val="005703F4"/>
    <w:rsid w:val="00570E8A"/>
    <w:rsid w:val="005712E6"/>
    <w:rsid w:val="0057198A"/>
    <w:rsid w:val="00572615"/>
    <w:rsid w:val="00572BC5"/>
    <w:rsid w:val="0057332E"/>
    <w:rsid w:val="00573399"/>
    <w:rsid w:val="00573496"/>
    <w:rsid w:val="00574445"/>
    <w:rsid w:val="00574F20"/>
    <w:rsid w:val="00576504"/>
    <w:rsid w:val="005768A9"/>
    <w:rsid w:val="0058053C"/>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BF"/>
    <w:rsid w:val="005B16DE"/>
    <w:rsid w:val="005B21F5"/>
    <w:rsid w:val="005B2866"/>
    <w:rsid w:val="005B2946"/>
    <w:rsid w:val="005B3B56"/>
    <w:rsid w:val="005B44C4"/>
    <w:rsid w:val="005B4A5E"/>
    <w:rsid w:val="005B5164"/>
    <w:rsid w:val="005B599B"/>
    <w:rsid w:val="005B65FA"/>
    <w:rsid w:val="005B73BD"/>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A36"/>
    <w:rsid w:val="005E0B17"/>
    <w:rsid w:val="005E14F4"/>
    <w:rsid w:val="005E1508"/>
    <w:rsid w:val="005E1C89"/>
    <w:rsid w:val="005E1D60"/>
    <w:rsid w:val="005E2697"/>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6081"/>
    <w:rsid w:val="006060EB"/>
    <w:rsid w:val="0060651F"/>
    <w:rsid w:val="00606A9B"/>
    <w:rsid w:val="00606B43"/>
    <w:rsid w:val="006072B5"/>
    <w:rsid w:val="00607672"/>
    <w:rsid w:val="0061146D"/>
    <w:rsid w:val="006117E1"/>
    <w:rsid w:val="00611B15"/>
    <w:rsid w:val="00612006"/>
    <w:rsid w:val="0061328A"/>
    <w:rsid w:val="0061332B"/>
    <w:rsid w:val="00613708"/>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E6F"/>
    <w:rsid w:val="00627ED4"/>
    <w:rsid w:val="006310EC"/>
    <w:rsid w:val="006311A1"/>
    <w:rsid w:val="00631334"/>
    <w:rsid w:val="0063140A"/>
    <w:rsid w:val="00631685"/>
    <w:rsid w:val="00631DE8"/>
    <w:rsid w:val="006329E9"/>
    <w:rsid w:val="00633355"/>
    <w:rsid w:val="006341D0"/>
    <w:rsid w:val="00634627"/>
    <w:rsid w:val="00635721"/>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2F44"/>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4F8"/>
    <w:rsid w:val="006B4D8E"/>
    <w:rsid w:val="006B50A0"/>
    <w:rsid w:val="006B5571"/>
    <w:rsid w:val="006B57CE"/>
    <w:rsid w:val="006B59DC"/>
    <w:rsid w:val="006B691A"/>
    <w:rsid w:val="006B71B5"/>
    <w:rsid w:val="006B754B"/>
    <w:rsid w:val="006B76C1"/>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9E5"/>
    <w:rsid w:val="006D2190"/>
    <w:rsid w:val="006D2B69"/>
    <w:rsid w:val="006D3111"/>
    <w:rsid w:val="006D3A9E"/>
    <w:rsid w:val="006D3D81"/>
    <w:rsid w:val="006D7421"/>
    <w:rsid w:val="006E0BD8"/>
    <w:rsid w:val="006E1E8B"/>
    <w:rsid w:val="006E2124"/>
    <w:rsid w:val="006E21F6"/>
    <w:rsid w:val="006E2432"/>
    <w:rsid w:val="006E2B26"/>
    <w:rsid w:val="006E3855"/>
    <w:rsid w:val="006E39DF"/>
    <w:rsid w:val="006E3D6D"/>
    <w:rsid w:val="006E437D"/>
    <w:rsid w:val="006E46F8"/>
    <w:rsid w:val="006E4F8A"/>
    <w:rsid w:val="006E5D3D"/>
    <w:rsid w:val="006E6835"/>
    <w:rsid w:val="006F0CA0"/>
    <w:rsid w:val="006F0E64"/>
    <w:rsid w:val="006F0FB8"/>
    <w:rsid w:val="006F1EF3"/>
    <w:rsid w:val="006F2A4B"/>
    <w:rsid w:val="006F2D6C"/>
    <w:rsid w:val="006F2E9A"/>
    <w:rsid w:val="006F3A85"/>
    <w:rsid w:val="006F3B7F"/>
    <w:rsid w:val="006F4179"/>
    <w:rsid w:val="006F4E7B"/>
    <w:rsid w:val="006F539A"/>
    <w:rsid w:val="006F5B0C"/>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2588"/>
    <w:rsid w:val="007229BD"/>
    <w:rsid w:val="007231D1"/>
    <w:rsid w:val="007235A1"/>
    <w:rsid w:val="00723B3E"/>
    <w:rsid w:val="007241E6"/>
    <w:rsid w:val="00724452"/>
    <w:rsid w:val="00726B8E"/>
    <w:rsid w:val="00726E7A"/>
    <w:rsid w:val="00726E8E"/>
    <w:rsid w:val="00727307"/>
    <w:rsid w:val="00730E95"/>
    <w:rsid w:val="007336D8"/>
    <w:rsid w:val="007342A0"/>
    <w:rsid w:val="00734570"/>
    <w:rsid w:val="00734B7F"/>
    <w:rsid w:val="007350C8"/>
    <w:rsid w:val="007353FA"/>
    <w:rsid w:val="0073602B"/>
    <w:rsid w:val="007363BF"/>
    <w:rsid w:val="00736E59"/>
    <w:rsid w:val="00741439"/>
    <w:rsid w:val="00741B2A"/>
    <w:rsid w:val="00741BDB"/>
    <w:rsid w:val="00742191"/>
    <w:rsid w:val="00742B91"/>
    <w:rsid w:val="00742E1B"/>
    <w:rsid w:val="00742E9E"/>
    <w:rsid w:val="00744278"/>
    <w:rsid w:val="00745668"/>
    <w:rsid w:val="00745A93"/>
    <w:rsid w:val="00745D82"/>
    <w:rsid w:val="00747F80"/>
    <w:rsid w:val="00747FAD"/>
    <w:rsid w:val="00750832"/>
    <w:rsid w:val="007519A5"/>
    <w:rsid w:val="00751A5E"/>
    <w:rsid w:val="00751C9C"/>
    <w:rsid w:val="007525C5"/>
    <w:rsid w:val="00754711"/>
    <w:rsid w:val="0075507A"/>
    <w:rsid w:val="0075546A"/>
    <w:rsid w:val="00755AD0"/>
    <w:rsid w:val="00756032"/>
    <w:rsid w:val="00760BEA"/>
    <w:rsid w:val="00761018"/>
    <w:rsid w:val="00761C81"/>
    <w:rsid w:val="00762179"/>
    <w:rsid w:val="00763978"/>
    <w:rsid w:val="00763B5D"/>
    <w:rsid w:val="00764140"/>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B3C"/>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A7CC7"/>
    <w:rsid w:val="007B115E"/>
    <w:rsid w:val="007B16CD"/>
    <w:rsid w:val="007B1E44"/>
    <w:rsid w:val="007B2F20"/>
    <w:rsid w:val="007B3110"/>
    <w:rsid w:val="007B421B"/>
    <w:rsid w:val="007B4582"/>
    <w:rsid w:val="007B4D6F"/>
    <w:rsid w:val="007B55F5"/>
    <w:rsid w:val="007B5B7C"/>
    <w:rsid w:val="007B5F01"/>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5AAC"/>
    <w:rsid w:val="007F6888"/>
    <w:rsid w:val="007F7F69"/>
    <w:rsid w:val="008006DB"/>
    <w:rsid w:val="008008DB"/>
    <w:rsid w:val="00800AA4"/>
    <w:rsid w:val="008011FA"/>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52BF"/>
    <w:rsid w:val="00817586"/>
    <w:rsid w:val="00817D73"/>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8E7"/>
    <w:rsid w:val="00847C65"/>
    <w:rsid w:val="008500A2"/>
    <w:rsid w:val="00850274"/>
    <w:rsid w:val="008505AC"/>
    <w:rsid w:val="0085122A"/>
    <w:rsid w:val="00851749"/>
    <w:rsid w:val="008524A1"/>
    <w:rsid w:val="008525CD"/>
    <w:rsid w:val="0085304E"/>
    <w:rsid w:val="008535B6"/>
    <w:rsid w:val="00853B84"/>
    <w:rsid w:val="00853F37"/>
    <w:rsid w:val="00854223"/>
    <w:rsid w:val="008553FE"/>
    <w:rsid w:val="00855F3D"/>
    <w:rsid w:val="008563CA"/>
    <w:rsid w:val="008571ED"/>
    <w:rsid w:val="0085729E"/>
    <w:rsid w:val="00857657"/>
    <w:rsid w:val="00857CD7"/>
    <w:rsid w:val="0086123D"/>
    <w:rsid w:val="00862022"/>
    <w:rsid w:val="008623A5"/>
    <w:rsid w:val="00862E10"/>
    <w:rsid w:val="00863FCD"/>
    <w:rsid w:val="00865787"/>
    <w:rsid w:val="00865BE0"/>
    <w:rsid w:val="00866702"/>
    <w:rsid w:val="00866E3E"/>
    <w:rsid w:val="0086708E"/>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12F"/>
    <w:rsid w:val="00893421"/>
    <w:rsid w:val="00893E14"/>
    <w:rsid w:val="00893EA5"/>
    <w:rsid w:val="00894110"/>
    <w:rsid w:val="00894815"/>
    <w:rsid w:val="00895A88"/>
    <w:rsid w:val="008964E4"/>
    <w:rsid w:val="00897386"/>
    <w:rsid w:val="008973AD"/>
    <w:rsid w:val="00897691"/>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970"/>
    <w:rsid w:val="008C0DB3"/>
    <w:rsid w:val="008C1AC1"/>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B67"/>
    <w:rsid w:val="008E0D4C"/>
    <w:rsid w:val="008E3A54"/>
    <w:rsid w:val="008E3C9B"/>
    <w:rsid w:val="008E42F9"/>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6B6"/>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153C"/>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20AD"/>
    <w:rsid w:val="0097240F"/>
    <w:rsid w:val="00972675"/>
    <w:rsid w:val="00973344"/>
    <w:rsid w:val="00974E98"/>
    <w:rsid w:val="00975163"/>
    <w:rsid w:val="00975564"/>
    <w:rsid w:val="00976EF1"/>
    <w:rsid w:val="0097737C"/>
    <w:rsid w:val="00980099"/>
    <w:rsid w:val="009801FE"/>
    <w:rsid w:val="009821E0"/>
    <w:rsid w:val="00982723"/>
    <w:rsid w:val="00983C2C"/>
    <w:rsid w:val="00984321"/>
    <w:rsid w:val="009844D1"/>
    <w:rsid w:val="00984BD9"/>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1B2B"/>
    <w:rsid w:val="009B228C"/>
    <w:rsid w:val="009B275A"/>
    <w:rsid w:val="009B326A"/>
    <w:rsid w:val="009B3DC1"/>
    <w:rsid w:val="009B48B1"/>
    <w:rsid w:val="009B56A5"/>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0A4A"/>
    <w:rsid w:val="009D13BE"/>
    <w:rsid w:val="009D16A1"/>
    <w:rsid w:val="009D29A7"/>
    <w:rsid w:val="009D46C0"/>
    <w:rsid w:val="009D6CCF"/>
    <w:rsid w:val="009D6E12"/>
    <w:rsid w:val="009E2749"/>
    <w:rsid w:val="009E2772"/>
    <w:rsid w:val="009E33D8"/>
    <w:rsid w:val="009E3860"/>
    <w:rsid w:val="009E4788"/>
    <w:rsid w:val="009E560D"/>
    <w:rsid w:val="009E5815"/>
    <w:rsid w:val="009E5A13"/>
    <w:rsid w:val="009F0D29"/>
    <w:rsid w:val="009F0F80"/>
    <w:rsid w:val="009F2124"/>
    <w:rsid w:val="009F22F9"/>
    <w:rsid w:val="009F5012"/>
    <w:rsid w:val="009F5DE5"/>
    <w:rsid w:val="009F60C0"/>
    <w:rsid w:val="009F73C8"/>
    <w:rsid w:val="009F78DA"/>
    <w:rsid w:val="00A00906"/>
    <w:rsid w:val="00A00B59"/>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35"/>
    <w:rsid w:val="00A43B98"/>
    <w:rsid w:val="00A43D0D"/>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34BD"/>
    <w:rsid w:val="00A643CA"/>
    <w:rsid w:val="00A66630"/>
    <w:rsid w:val="00A6717D"/>
    <w:rsid w:val="00A677A5"/>
    <w:rsid w:val="00A67831"/>
    <w:rsid w:val="00A70192"/>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1D48"/>
    <w:rsid w:val="00B0286F"/>
    <w:rsid w:val="00B02F41"/>
    <w:rsid w:val="00B02F9D"/>
    <w:rsid w:val="00B03201"/>
    <w:rsid w:val="00B03A18"/>
    <w:rsid w:val="00B04A38"/>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A1015"/>
    <w:rsid w:val="00BA1089"/>
    <w:rsid w:val="00BA18B5"/>
    <w:rsid w:val="00BA1B19"/>
    <w:rsid w:val="00BA1BED"/>
    <w:rsid w:val="00BA2198"/>
    <w:rsid w:val="00BA21D0"/>
    <w:rsid w:val="00BA2759"/>
    <w:rsid w:val="00BA2981"/>
    <w:rsid w:val="00BA3940"/>
    <w:rsid w:val="00BA4D27"/>
    <w:rsid w:val="00BA4FA5"/>
    <w:rsid w:val="00BA572D"/>
    <w:rsid w:val="00BA5EDD"/>
    <w:rsid w:val="00BA6401"/>
    <w:rsid w:val="00BA7B28"/>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6DD"/>
    <w:rsid w:val="00C32A52"/>
    <w:rsid w:val="00C32E22"/>
    <w:rsid w:val="00C34202"/>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4E16"/>
    <w:rsid w:val="00C7553F"/>
    <w:rsid w:val="00C75812"/>
    <w:rsid w:val="00C760FA"/>
    <w:rsid w:val="00C76292"/>
    <w:rsid w:val="00C76451"/>
    <w:rsid w:val="00C7698A"/>
    <w:rsid w:val="00C77113"/>
    <w:rsid w:val="00C77235"/>
    <w:rsid w:val="00C77A2D"/>
    <w:rsid w:val="00C77CCE"/>
    <w:rsid w:val="00C77E6B"/>
    <w:rsid w:val="00C8687C"/>
    <w:rsid w:val="00C86AF0"/>
    <w:rsid w:val="00C871C5"/>
    <w:rsid w:val="00C871F3"/>
    <w:rsid w:val="00C901FA"/>
    <w:rsid w:val="00C917BA"/>
    <w:rsid w:val="00C91D45"/>
    <w:rsid w:val="00C92007"/>
    <w:rsid w:val="00C92709"/>
    <w:rsid w:val="00C929E5"/>
    <w:rsid w:val="00C932DF"/>
    <w:rsid w:val="00C94DC6"/>
    <w:rsid w:val="00C95192"/>
    <w:rsid w:val="00C95449"/>
    <w:rsid w:val="00C95457"/>
    <w:rsid w:val="00C9560A"/>
    <w:rsid w:val="00C9644C"/>
    <w:rsid w:val="00C965D0"/>
    <w:rsid w:val="00C96811"/>
    <w:rsid w:val="00C96B14"/>
    <w:rsid w:val="00C96DCD"/>
    <w:rsid w:val="00C972D9"/>
    <w:rsid w:val="00C977AD"/>
    <w:rsid w:val="00C97869"/>
    <w:rsid w:val="00CA10AE"/>
    <w:rsid w:val="00CA1A9F"/>
    <w:rsid w:val="00CA1C71"/>
    <w:rsid w:val="00CA1DC3"/>
    <w:rsid w:val="00CA26EB"/>
    <w:rsid w:val="00CA2906"/>
    <w:rsid w:val="00CA2BE0"/>
    <w:rsid w:val="00CA30C0"/>
    <w:rsid w:val="00CA37B6"/>
    <w:rsid w:val="00CA3FFE"/>
    <w:rsid w:val="00CA46B6"/>
    <w:rsid w:val="00CA51DC"/>
    <w:rsid w:val="00CA591D"/>
    <w:rsid w:val="00CA6862"/>
    <w:rsid w:val="00CA6B83"/>
    <w:rsid w:val="00CA7ED0"/>
    <w:rsid w:val="00CB0289"/>
    <w:rsid w:val="00CB1769"/>
    <w:rsid w:val="00CB19AB"/>
    <w:rsid w:val="00CB1BB2"/>
    <w:rsid w:val="00CB1E14"/>
    <w:rsid w:val="00CB2A3A"/>
    <w:rsid w:val="00CB2AF9"/>
    <w:rsid w:val="00CB2CE2"/>
    <w:rsid w:val="00CB3339"/>
    <w:rsid w:val="00CB60B7"/>
    <w:rsid w:val="00CC004D"/>
    <w:rsid w:val="00CC0514"/>
    <w:rsid w:val="00CC0E07"/>
    <w:rsid w:val="00CC204B"/>
    <w:rsid w:val="00CC2205"/>
    <w:rsid w:val="00CC2AC0"/>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581"/>
    <w:rsid w:val="00CD6706"/>
    <w:rsid w:val="00CD76ED"/>
    <w:rsid w:val="00CD7B5C"/>
    <w:rsid w:val="00CE02B9"/>
    <w:rsid w:val="00CE0559"/>
    <w:rsid w:val="00CE0854"/>
    <w:rsid w:val="00CE0900"/>
    <w:rsid w:val="00CE12B8"/>
    <w:rsid w:val="00CE1B20"/>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5A"/>
    <w:rsid w:val="00D262DD"/>
    <w:rsid w:val="00D265FB"/>
    <w:rsid w:val="00D26E30"/>
    <w:rsid w:val="00D2704B"/>
    <w:rsid w:val="00D27140"/>
    <w:rsid w:val="00D27537"/>
    <w:rsid w:val="00D30FBA"/>
    <w:rsid w:val="00D323D4"/>
    <w:rsid w:val="00D32DCF"/>
    <w:rsid w:val="00D3347B"/>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291"/>
    <w:rsid w:val="00D43962"/>
    <w:rsid w:val="00D43CB3"/>
    <w:rsid w:val="00D450E8"/>
    <w:rsid w:val="00D46602"/>
    <w:rsid w:val="00D4677A"/>
    <w:rsid w:val="00D46D0E"/>
    <w:rsid w:val="00D47634"/>
    <w:rsid w:val="00D47B14"/>
    <w:rsid w:val="00D50A5F"/>
    <w:rsid w:val="00D50F35"/>
    <w:rsid w:val="00D510B9"/>
    <w:rsid w:val="00D5228C"/>
    <w:rsid w:val="00D5243D"/>
    <w:rsid w:val="00D533B2"/>
    <w:rsid w:val="00D545C4"/>
    <w:rsid w:val="00D547DF"/>
    <w:rsid w:val="00D54CE4"/>
    <w:rsid w:val="00D559B8"/>
    <w:rsid w:val="00D55D88"/>
    <w:rsid w:val="00D565F3"/>
    <w:rsid w:val="00D56A84"/>
    <w:rsid w:val="00D57832"/>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329"/>
    <w:rsid w:val="00D67DF6"/>
    <w:rsid w:val="00D71878"/>
    <w:rsid w:val="00D71C78"/>
    <w:rsid w:val="00D72173"/>
    <w:rsid w:val="00D7371A"/>
    <w:rsid w:val="00D7391B"/>
    <w:rsid w:val="00D76393"/>
    <w:rsid w:val="00D76BF0"/>
    <w:rsid w:val="00D76F2F"/>
    <w:rsid w:val="00D77041"/>
    <w:rsid w:val="00D7742D"/>
    <w:rsid w:val="00D80011"/>
    <w:rsid w:val="00D805E9"/>
    <w:rsid w:val="00D81151"/>
    <w:rsid w:val="00D8219E"/>
    <w:rsid w:val="00D8248A"/>
    <w:rsid w:val="00D826D2"/>
    <w:rsid w:val="00D85BFD"/>
    <w:rsid w:val="00D86048"/>
    <w:rsid w:val="00D867BE"/>
    <w:rsid w:val="00D902EE"/>
    <w:rsid w:val="00D912EF"/>
    <w:rsid w:val="00D92797"/>
    <w:rsid w:val="00D9282E"/>
    <w:rsid w:val="00D929CF"/>
    <w:rsid w:val="00D92D2C"/>
    <w:rsid w:val="00D92D60"/>
    <w:rsid w:val="00D96D2F"/>
    <w:rsid w:val="00D97085"/>
    <w:rsid w:val="00D9751D"/>
    <w:rsid w:val="00D97A6F"/>
    <w:rsid w:val="00D97BBC"/>
    <w:rsid w:val="00D97D5D"/>
    <w:rsid w:val="00D97FB1"/>
    <w:rsid w:val="00DA14F3"/>
    <w:rsid w:val="00DA55F2"/>
    <w:rsid w:val="00DA78A9"/>
    <w:rsid w:val="00DB038C"/>
    <w:rsid w:val="00DB11F2"/>
    <w:rsid w:val="00DB174D"/>
    <w:rsid w:val="00DB20CF"/>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1E6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5E6"/>
    <w:rsid w:val="00DF1747"/>
    <w:rsid w:val="00DF3B2D"/>
    <w:rsid w:val="00DF4264"/>
    <w:rsid w:val="00DF42A3"/>
    <w:rsid w:val="00DF4AFC"/>
    <w:rsid w:val="00DF6A0A"/>
    <w:rsid w:val="00DF7D2F"/>
    <w:rsid w:val="00E008E3"/>
    <w:rsid w:val="00E00A9E"/>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DB4"/>
    <w:rsid w:val="00E14E65"/>
    <w:rsid w:val="00E160A9"/>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5F87"/>
    <w:rsid w:val="00E36F1A"/>
    <w:rsid w:val="00E37719"/>
    <w:rsid w:val="00E37AAA"/>
    <w:rsid w:val="00E37C16"/>
    <w:rsid w:val="00E41940"/>
    <w:rsid w:val="00E42196"/>
    <w:rsid w:val="00E42C81"/>
    <w:rsid w:val="00E42F87"/>
    <w:rsid w:val="00E434F2"/>
    <w:rsid w:val="00E4414F"/>
    <w:rsid w:val="00E44D3D"/>
    <w:rsid w:val="00E457B7"/>
    <w:rsid w:val="00E457E1"/>
    <w:rsid w:val="00E473BB"/>
    <w:rsid w:val="00E504B9"/>
    <w:rsid w:val="00E50625"/>
    <w:rsid w:val="00E50C2A"/>
    <w:rsid w:val="00E511B3"/>
    <w:rsid w:val="00E521A7"/>
    <w:rsid w:val="00E52836"/>
    <w:rsid w:val="00E53126"/>
    <w:rsid w:val="00E54056"/>
    <w:rsid w:val="00E54329"/>
    <w:rsid w:val="00E55D23"/>
    <w:rsid w:val="00E55EC5"/>
    <w:rsid w:val="00E56E29"/>
    <w:rsid w:val="00E5707B"/>
    <w:rsid w:val="00E60722"/>
    <w:rsid w:val="00E619C8"/>
    <w:rsid w:val="00E622C1"/>
    <w:rsid w:val="00E626E2"/>
    <w:rsid w:val="00E62F38"/>
    <w:rsid w:val="00E63081"/>
    <w:rsid w:val="00E63B33"/>
    <w:rsid w:val="00E63B75"/>
    <w:rsid w:val="00E63F02"/>
    <w:rsid w:val="00E63F25"/>
    <w:rsid w:val="00E6414B"/>
    <w:rsid w:val="00E64558"/>
    <w:rsid w:val="00E64816"/>
    <w:rsid w:val="00E657D1"/>
    <w:rsid w:val="00E661D9"/>
    <w:rsid w:val="00E67314"/>
    <w:rsid w:val="00E674E0"/>
    <w:rsid w:val="00E67507"/>
    <w:rsid w:val="00E67A0F"/>
    <w:rsid w:val="00E70344"/>
    <w:rsid w:val="00E709F3"/>
    <w:rsid w:val="00E70FD4"/>
    <w:rsid w:val="00E714B9"/>
    <w:rsid w:val="00E715E4"/>
    <w:rsid w:val="00E71C58"/>
    <w:rsid w:val="00E733BB"/>
    <w:rsid w:val="00E73F64"/>
    <w:rsid w:val="00E74BC9"/>
    <w:rsid w:val="00E74D7A"/>
    <w:rsid w:val="00E7595B"/>
    <w:rsid w:val="00E76A5C"/>
    <w:rsid w:val="00E77221"/>
    <w:rsid w:val="00E77359"/>
    <w:rsid w:val="00E77991"/>
    <w:rsid w:val="00E779FD"/>
    <w:rsid w:val="00E80634"/>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E0532"/>
    <w:rsid w:val="00EE067B"/>
    <w:rsid w:val="00EE0935"/>
    <w:rsid w:val="00EE288D"/>
    <w:rsid w:val="00EE2E52"/>
    <w:rsid w:val="00EE311D"/>
    <w:rsid w:val="00EE425C"/>
    <w:rsid w:val="00EE4A04"/>
    <w:rsid w:val="00EE4B3E"/>
    <w:rsid w:val="00EE594D"/>
    <w:rsid w:val="00EE6632"/>
    <w:rsid w:val="00EE678F"/>
    <w:rsid w:val="00EE6B86"/>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30F"/>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010F"/>
    <w:rsid w:val="00F311CC"/>
    <w:rsid w:val="00F31987"/>
    <w:rsid w:val="00F31A68"/>
    <w:rsid w:val="00F35186"/>
    <w:rsid w:val="00F353D2"/>
    <w:rsid w:val="00F35A54"/>
    <w:rsid w:val="00F35C13"/>
    <w:rsid w:val="00F36ECF"/>
    <w:rsid w:val="00F413B7"/>
    <w:rsid w:val="00F41C52"/>
    <w:rsid w:val="00F41F17"/>
    <w:rsid w:val="00F4201A"/>
    <w:rsid w:val="00F43417"/>
    <w:rsid w:val="00F43B8C"/>
    <w:rsid w:val="00F440A6"/>
    <w:rsid w:val="00F440DD"/>
    <w:rsid w:val="00F44E8D"/>
    <w:rsid w:val="00F44EA5"/>
    <w:rsid w:val="00F457AA"/>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144"/>
    <w:rsid w:val="00F6323F"/>
    <w:rsid w:val="00F637FF"/>
    <w:rsid w:val="00F6452F"/>
    <w:rsid w:val="00F646CA"/>
    <w:rsid w:val="00F64D38"/>
    <w:rsid w:val="00F64D78"/>
    <w:rsid w:val="00F65C00"/>
    <w:rsid w:val="00F65E6E"/>
    <w:rsid w:val="00F66C1F"/>
    <w:rsid w:val="00F70F5C"/>
    <w:rsid w:val="00F711D6"/>
    <w:rsid w:val="00F71A95"/>
    <w:rsid w:val="00F71AAA"/>
    <w:rsid w:val="00F71B54"/>
    <w:rsid w:val="00F71B65"/>
    <w:rsid w:val="00F7241C"/>
    <w:rsid w:val="00F72D9A"/>
    <w:rsid w:val="00F72F71"/>
    <w:rsid w:val="00F734C8"/>
    <w:rsid w:val="00F73938"/>
    <w:rsid w:val="00F73DC2"/>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B7E11"/>
    <w:rsid w:val="00FC025E"/>
    <w:rsid w:val="00FC1164"/>
    <w:rsid w:val="00FC1852"/>
    <w:rsid w:val="00FC2B6C"/>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3047"/>
    <w:rsid w:val="00FD3599"/>
    <w:rsid w:val="00FD394E"/>
    <w:rsid w:val="00FD4278"/>
    <w:rsid w:val="00FD4D07"/>
    <w:rsid w:val="00FD5223"/>
    <w:rsid w:val="00FD630C"/>
    <w:rsid w:val="00FE04EF"/>
    <w:rsid w:val="00FE0890"/>
    <w:rsid w:val="00FE156C"/>
    <w:rsid w:val="00FE2DCB"/>
    <w:rsid w:val="00FE2E84"/>
    <w:rsid w:val="00FE3E1C"/>
    <w:rsid w:val="00FE4605"/>
    <w:rsid w:val="00FE59AC"/>
    <w:rsid w:val="00FE671C"/>
    <w:rsid w:val="00FE67E3"/>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ftp.ibge.gov.br/Perfil_Municipios/2019/Base_de_Dados/Base_MUNIC_2019_20210817.xls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TotalTime>
  <Pages>40</Pages>
  <Words>15545</Words>
  <Characters>83946</Characters>
  <Application>Microsoft Office Word</Application>
  <DocSecurity>0</DocSecurity>
  <Lines>699</Lines>
  <Paragraphs>19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9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62</cp:revision>
  <cp:lastPrinted>2024-10-17T18:13:00Z</cp:lastPrinted>
  <dcterms:created xsi:type="dcterms:W3CDTF">2025-03-05T17:45:00Z</dcterms:created>
  <dcterms:modified xsi:type="dcterms:W3CDTF">2025-03-10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DVdxJGIM"/&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